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590887" w14:textId="6534EE47" w:rsidR="004A3AB7" w:rsidRDefault="006572E2" w:rsidP="004D1734">
      <w:pPr>
        <w:spacing w:line="360" w:lineRule="auto"/>
        <w:rPr>
          <w:b/>
          <w:bCs/>
        </w:rPr>
      </w:pPr>
      <w:bookmarkStart w:id="0" w:name="_GoBack"/>
      <w:bookmarkEnd w:id="0"/>
      <w:r>
        <w:rPr>
          <w:b/>
          <w:bCs/>
          <w:sz w:val="28"/>
          <w:szCs w:val="24"/>
        </w:rPr>
        <w:t>A</w:t>
      </w:r>
      <w:r w:rsidR="004A3AB7" w:rsidRPr="00386207">
        <w:rPr>
          <w:b/>
          <w:bCs/>
          <w:sz w:val="28"/>
          <w:szCs w:val="24"/>
        </w:rPr>
        <w:t xml:space="preserve">wareness of </w:t>
      </w:r>
      <w:r w:rsidR="003F1753">
        <w:rPr>
          <w:b/>
          <w:bCs/>
          <w:sz w:val="28"/>
          <w:szCs w:val="24"/>
        </w:rPr>
        <w:t xml:space="preserve">cancer </w:t>
      </w:r>
      <w:r w:rsidR="004A3AB7">
        <w:rPr>
          <w:b/>
          <w:bCs/>
          <w:sz w:val="28"/>
          <w:szCs w:val="24"/>
        </w:rPr>
        <w:t xml:space="preserve">risk factors and </w:t>
      </w:r>
      <w:r w:rsidR="003F1753">
        <w:rPr>
          <w:b/>
          <w:bCs/>
          <w:sz w:val="28"/>
          <w:szCs w:val="24"/>
        </w:rPr>
        <w:t xml:space="preserve">warning signs </w:t>
      </w:r>
      <w:r w:rsidR="004A3AB7">
        <w:rPr>
          <w:b/>
          <w:bCs/>
          <w:sz w:val="28"/>
          <w:szCs w:val="24"/>
        </w:rPr>
        <w:t>among urban dwellers</w:t>
      </w:r>
      <w:r w:rsidR="004A3AB7" w:rsidRPr="00386207">
        <w:rPr>
          <w:b/>
          <w:bCs/>
          <w:sz w:val="28"/>
          <w:szCs w:val="24"/>
        </w:rPr>
        <w:t xml:space="preserve"> in Malaysia</w:t>
      </w:r>
    </w:p>
    <w:p w14:paraId="18A909B3" w14:textId="77777777" w:rsidR="004A3AB7" w:rsidRPr="008466C4" w:rsidRDefault="004A3AB7" w:rsidP="004A3AB7">
      <w:pPr>
        <w:pStyle w:val="NoSpacing"/>
        <w:spacing w:line="360" w:lineRule="auto"/>
        <w:ind w:firstLine="720"/>
        <w:rPr>
          <w:sz w:val="24"/>
          <w:szCs w:val="22"/>
          <w:vertAlign w:val="superscript"/>
        </w:rPr>
      </w:pPr>
      <w:r w:rsidRPr="008466C4">
        <w:rPr>
          <w:sz w:val="24"/>
          <w:szCs w:val="22"/>
        </w:rPr>
        <w:t xml:space="preserve">Tin </w:t>
      </w:r>
      <w:proofErr w:type="spellStart"/>
      <w:r w:rsidRPr="008466C4">
        <w:rPr>
          <w:sz w:val="24"/>
          <w:szCs w:val="22"/>
        </w:rPr>
        <w:t>Tin</w:t>
      </w:r>
      <w:proofErr w:type="spellEnd"/>
      <w:r w:rsidRPr="008466C4">
        <w:rPr>
          <w:sz w:val="24"/>
          <w:szCs w:val="22"/>
        </w:rPr>
        <w:t xml:space="preserve"> </w:t>
      </w:r>
      <w:r w:rsidRPr="008466C4">
        <w:rPr>
          <w:sz w:val="24"/>
          <w:szCs w:val="22"/>
          <w:u w:val="single"/>
        </w:rPr>
        <w:t>Su</w:t>
      </w:r>
      <w:r w:rsidRPr="008466C4">
        <w:rPr>
          <w:sz w:val="24"/>
          <w:szCs w:val="22"/>
          <w:vertAlign w:val="superscript"/>
        </w:rPr>
        <w:t>1,*</w:t>
      </w:r>
    </w:p>
    <w:p w14:paraId="27E5C5A9" w14:textId="77777777" w:rsidR="004A3AB7" w:rsidRPr="008466C4" w:rsidRDefault="004A3AB7" w:rsidP="004A3AB7">
      <w:pPr>
        <w:pStyle w:val="NoSpacing"/>
        <w:spacing w:line="360" w:lineRule="auto"/>
        <w:ind w:firstLine="720"/>
        <w:rPr>
          <w:color w:val="0070C0"/>
          <w:sz w:val="24"/>
          <w:szCs w:val="22"/>
          <w:u w:val="single"/>
        </w:rPr>
      </w:pPr>
      <w:r w:rsidRPr="008466C4">
        <w:rPr>
          <w:color w:val="0070C0"/>
          <w:sz w:val="24"/>
          <w:szCs w:val="22"/>
          <w:u w:val="single"/>
        </w:rPr>
        <w:t>tstin@ummc.edu.my</w:t>
      </w:r>
    </w:p>
    <w:p w14:paraId="34DCAFA0" w14:textId="77777777" w:rsidR="004A3AB7" w:rsidRPr="008466C4" w:rsidRDefault="004A3AB7" w:rsidP="004A3AB7">
      <w:pPr>
        <w:pStyle w:val="NoSpacing"/>
        <w:spacing w:line="360" w:lineRule="auto"/>
        <w:ind w:firstLine="720"/>
        <w:rPr>
          <w:sz w:val="24"/>
          <w:szCs w:val="22"/>
          <w:vertAlign w:val="superscript"/>
        </w:rPr>
      </w:pPr>
      <w:r w:rsidRPr="008466C4">
        <w:rPr>
          <w:sz w:val="24"/>
          <w:szCs w:val="22"/>
        </w:rPr>
        <w:t xml:space="preserve">Mohammadreza </w:t>
      </w:r>
      <w:r w:rsidRPr="008466C4">
        <w:rPr>
          <w:sz w:val="24"/>
          <w:szCs w:val="22"/>
          <w:u w:val="single"/>
        </w:rPr>
        <w:t>Amiri</w:t>
      </w:r>
      <w:r w:rsidRPr="008466C4">
        <w:rPr>
          <w:sz w:val="24"/>
          <w:szCs w:val="22"/>
          <w:vertAlign w:val="superscript"/>
        </w:rPr>
        <w:t>2</w:t>
      </w:r>
    </w:p>
    <w:p w14:paraId="114A4EB1" w14:textId="77777777" w:rsidR="004A3AB7" w:rsidRDefault="00F86236" w:rsidP="004A3AB7">
      <w:pPr>
        <w:pStyle w:val="NoSpacing"/>
        <w:spacing w:line="360" w:lineRule="auto"/>
        <w:ind w:firstLine="720"/>
        <w:rPr>
          <w:color w:val="0070C0"/>
          <w:sz w:val="24"/>
          <w:szCs w:val="22"/>
          <w:u w:val="single"/>
        </w:rPr>
      </w:pPr>
      <w:hyperlink r:id="rId6" w:history="1">
        <w:r w:rsidR="004A3AB7" w:rsidRPr="00CC5006">
          <w:rPr>
            <w:rStyle w:val="Hyperlink"/>
            <w:sz w:val="24"/>
            <w:szCs w:val="22"/>
          </w:rPr>
          <w:t>mreza@um.edu.my</w:t>
        </w:r>
      </w:hyperlink>
    </w:p>
    <w:p w14:paraId="6AB98D4D" w14:textId="77777777" w:rsidR="004A3AB7" w:rsidRPr="00D64C79" w:rsidRDefault="004A3AB7" w:rsidP="004A3AB7">
      <w:pPr>
        <w:pStyle w:val="NoSpacing"/>
        <w:spacing w:line="360" w:lineRule="auto"/>
        <w:ind w:firstLine="720"/>
        <w:rPr>
          <w:sz w:val="24"/>
          <w:szCs w:val="22"/>
        </w:rPr>
      </w:pPr>
      <w:r w:rsidRPr="00D64C79">
        <w:rPr>
          <w:sz w:val="24"/>
          <w:szCs w:val="22"/>
        </w:rPr>
        <w:t xml:space="preserve">Jane </w:t>
      </w:r>
      <w:r w:rsidRPr="00D64C79">
        <w:rPr>
          <w:sz w:val="24"/>
          <w:szCs w:val="22"/>
          <w:u w:val="single"/>
        </w:rPr>
        <w:t>Wardle</w:t>
      </w:r>
      <w:r w:rsidRPr="00D64C79">
        <w:rPr>
          <w:sz w:val="24"/>
          <w:szCs w:val="22"/>
          <w:vertAlign w:val="superscript"/>
        </w:rPr>
        <w:t>3</w:t>
      </w:r>
      <w:r w:rsidRPr="00D64C79">
        <w:rPr>
          <w:sz w:val="24"/>
          <w:szCs w:val="22"/>
        </w:rPr>
        <w:t xml:space="preserve"> </w:t>
      </w:r>
    </w:p>
    <w:p w14:paraId="6B6EBB3B" w14:textId="77777777" w:rsidR="004A3AB7" w:rsidRPr="008466C4" w:rsidRDefault="004A3AB7" w:rsidP="004A3AB7">
      <w:pPr>
        <w:pStyle w:val="NoSpacing"/>
        <w:spacing w:line="360" w:lineRule="auto"/>
        <w:ind w:firstLine="720"/>
        <w:rPr>
          <w:color w:val="0070C0"/>
          <w:sz w:val="24"/>
          <w:szCs w:val="22"/>
          <w:u w:val="single"/>
        </w:rPr>
      </w:pPr>
      <w:r w:rsidRPr="00D64C79">
        <w:rPr>
          <w:color w:val="0070C0"/>
          <w:sz w:val="24"/>
          <w:szCs w:val="22"/>
          <w:u w:val="single"/>
        </w:rPr>
        <w:t>j.wardle@ucl.ac.uk</w:t>
      </w:r>
    </w:p>
    <w:p w14:paraId="1211B4BB" w14:textId="77777777" w:rsidR="004A3AB7" w:rsidRPr="008466C4" w:rsidRDefault="004A3AB7" w:rsidP="004A3AB7">
      <w:pPr>
        <w:pStyle w:val="NoSpacing"/>
        <w:spacing w:line="360" w:lineRule="auto"/>
        <w:ind w:firstLine="720"/>
        <w:rPr>
          <w:rStyle w:val="Hyperlink"/>
          <w:rFonts w:cs="Times New Roman"/>
          <w:sz w:val="24"/>
          <w:szCs w:val="40"/>
          <w:lang w:val="de-DE"/>
        </w:rPr>
      </w:pPr>
      <w:r w:rsidRPr="004A3AB7">
        <w:rPr>
          <w:rStyle w:val="Hyperlink"/>
          <w:rFonts w:cs="Times New Roman"/>
          <w:color w:val="000000" w:themeColor="text1"/>
          <w:sz w:val="24"/>
          <w:szCs w:val="40"/>
          <w:u w:val="none"/>
          <w:lang w:val="de-DE"/>
        </w:rPr>
        <w:t xml:space="preserve">Hazreen </w:t>
      </w:r>
      <w:r w:rsidRPr="004A3AB7">
        <w:rPr>
          <w:rStyle w:val="Hyperlink"/>
          <w:rFonts w:cs="Times New Roman"/>
          <w:color w:val="000000" w:themeColor="text1"/>
          <w:sz w:val="24"/>
          <w:szCs w:val="40"/>
          <w:lang w:val="de-DE"/>
        </w:rPr>
        <w:t>Abdul Majid</w:t>
      </w:r>
      <w:r w:rsidRPr="008466C4">
        <w:rPr>
          <w:rStyle w:val="Hyperlink"/>
          <w:rFonts w:cs="Times New Roman"/>
          <w:sz w:val="24"/>
          <w:szCs w:val="40"/>
          <w:vertAlign w:val="superscript"/>
          <w:lang w:val="de-DE"/>
        </w:rPr>
        <w:t>1</w:t>
      </w:r>
    </w:p>
    <w:p w14:paraId="4C4F2BCC" w14:textId="77777777" w:rsidR="004A3AB7" w:rsidRPr="008466C4" w:rsidRDefault="00F86236" w:rsidP="004A3AB7">
      <w:pPr>
        <w:pStyle w:val="NoSpacing"/>
        <w:spacing w:line="360" w:lineRule="auto"/>
        <w:ind w:firstLine="720"/>
        <w:rPr>
          <w:color w:val="0070C0"/>
          <w:sz w:val="24"/>
          <w:szCs w:val="24"/>
          <w:u w:val="single"/>
        </w:rPr>
      </w:pPr>
      <w:hyperlink r:id="rId7" w:history="1">
        <w:r w:rsidR="004A3AB7" w:rsidRPr="008466C4">
          <w:rPr>
            <w:color w:val="0070C0"/>
            <w:sz w:val="24"/>
            <w:szCs w:val="24"/>
            <w:u w:val="single"/>
          </w:rPr>
          <w:t>hazreen@ummc.edu.my</w:t>
        </w:r>
      </w:hyperlink>
    </w:p>
    <w:p w14:paraId="144FFDFD" w14:textId="77777777" w:rsidR="004A3AB7" w:rsidRPr="008466C4" w:rsidRDefault="004A3AB7" w:rsidP="004A3AB7">
      <w:pPr>
        <w:pStyle w:val="NoSpacing"/>
        <w:spacing w:line="360" w:lineRule="auto"/>
        <w:ind w:firstLine="720"/>
        <w:rPr>
          <w:rStyle w:val="Hyperlink"/>
          <w:rFonts w:cs="Times New Roman"/>
          <w:sz w:val="20"/>
          <w:szCs w:val="32"/>
          <w:lang w:val="de-DE"/>
        </w:rPr>
      </w:pPr>
    </w:p>
    <w:p w14:paraId="5BCF9452" w14:textId="77777777" w:rsidR="004A3AB7" w:rsidRPr="008466C4" w:rsidRDefault="004A3AB7" w:rsidP="004A3AB7">
      <w:pPr>
        <w:pStyle w:val="NoSpacing"/>
        <w:spacing w:line="360" w:lineRule="auto"/>
        <w:ind w:left="360" w:hanging="360"/>
        <w:rPr>
          <w:sz w:val="24"/>
          <w:szCs w:val="22"/>
        </w:rPr>
      </w:pPr>
      <w:r w:rsidRPr="008466C4">
        <w:rPr>
          <w:sz w:val="24"/>
          <w:szCs w:val="22"/>
          <w:vertAlign w:val="superscript"/>
        </w:rPr>
        <w:t>1</w:t>
      </w:r>
      <w:r w:rsidRPr="008466C4">
        <w:rPr>
          <w:sz w:val="24"/>
          <w:szCs w:val="22"/>
        </w:rPr>
        <w:t>Centre for Population Health (CePH), Department of Social and Preventive Medicine, Faculty of Medicine, University of Malaya, 50603, Kuala Lumpur, Malaysia</w:t>
      </w:r>
    </w:p>
    <w:p w14:paraId="4579FD95" w14:textId="77777777" w:rsidR="004A3AB7" w:rsidRPr="008466C4" w:rsidRDefault="004A3AB7" w:rsidP="004A3AB7">
      <w:pPr>
        <w:pStyle w:val="NoSpacing"/>
        <w:spacing w:line="360" w:lineRule="auto"/>
        <w:ind w:left="360" w:hanging="360"/>
        <w:rPr>
          <w:sz w:val="24"/>
          <w:szCs w:val="22"/>
        </w:rPr>
      </w:pPr>
    </w:p>
    <w:p w14:paraId="74021744" w14:textId="77777777" w:rsidR="004A3AB7" w:rsidRPr="008466C4" w:rsidRDefault="004A3AB7" w:rsidP="004A3AB7">
      <w:pPr>
        <w:pStyle w:val="NoSpacing"/>
        <w:spacing w:line="360" w:lineRule="auto"/>
        <w:ind w:left="360" w:hanging="360"/>
        <w:rPr>
          <w:sz w:val="24"/>
          <w:szCs w:val="22"/>
        </w:rPr>
      </w:pPr>
      <w:r w:rsidRPr="008466C4">
        <w:rPr>
          <w:sz w:val="24"/>
          <w:szCs w:val="22"/>
          <w:vertAlign w:val="superscript"/>
        </w:rPr>
        <w:t>2</w:t>
      </w:r>
      <w:r w:rsidRPr="008466C4">
        <w:rPr>
          <w:sz w:val="24"/>
          <w:szCs w:val="22"/>
        </w:rPr>
        <w:t>Department of Development Studies, Faculty of Economics and Administration, University of Malaya, 50603, Kuala Lumpur, Malaysia</w:t>
      </w:r>
    </w:p>
    <w:p w14:paraId="0F437940" w14:textId="77777777" w:rsidR="004A3AB7" w:rsidRPr="00D64C79" w:rsidRDefault="004A3AB7" w:rsidP="004A3AB7">
      <w:pPr>
        <w:pStyle w:val="NoSpacing"/>
        <w:spacing w:line="360" w:lineRule="auto"/>
        <w:ind w:left="360" w:hanging="360"/>
        <w:rPr>
          <w:sz w:val="24"/>
          <w:szCs w:val="22"/>
        </w:rPr>
      </w:pPr>
    </w:p>
    <w:p w14:paraId="2A8F554F" w14:textId="01D46F76" w:rsidR="004A3AB7" w:rsidRPr="00D64C79" w:rsidRDefault="004A3AB7" w:rsidP="004A3AB7">
      <w:pPr>
        <w:pStyle w:val="NoSpacing"/>
        <w:spacing w:line="360" w:lineRule="auto"/>
        <w:ind w:left="360" w:hanging="360"/>
        <w:rPr>
          <w:sz w:val="24"/>
          <w:szCs w:val="22"/>
        </w:rPr>
      </w:pPr>
      <w:r w:rsidRPr="00D64C79">
        <w:rPr>
          <w:sz w:val="24"/>
          <w:szCs w:val="22"/>
          <w:vertAlign w:val="superscript"/>
        </w:rPr>
        <w:t>3</w:t>
      </w:r>
      <w:r w:rsidRPr="00D64C79">
        <w:rPr>
          <w:sz w:val="24"/>
          <w:szCs w:val="22"/>
        </w:rPr>
        <w:t xml:space="preserve">Cancer Research UK Health </w:t>
      </w:r>
      <w:proofErr w:type="spellStart"/>
      <w:r w:rsidRPr="00D64C79">
        <w:rPr>
          <w:sz w:val="24"/>
          <w:szCs w:val="22"/>
        </w:rPr>
        <w:t>Behaviour</w:t>
      </w:r>
      <w:proofErr w:type="spellEnd"/>
      <w:r w:rsidRPr="00D64C79">
        <w:rPr>
          <w:sz w:val="24"/>
          <w:szCs w:val="22"/>
        </w:rPr>
        <w:t xml:space="preserve"> Research Centre (HBRC), University College London.</w:t>
      </w:r>
      <w:r>
        <w:rPr>
          <w:sz w:val="24"/>
          <w:szCs w:val="22"/>
        </w:rPr>
        <w:t xml:space="preserve"> </w:t>
      </w:r>
    </w:p>
    <w:p w14:paraId="57C86EFF" w14:textId="77777777" w:rsidR="004A3AB7" w:rsidRPr="008466C4" w:rsidRDefault="004A3AB7" w:rsidP="004A3AB7">
      <w:pPr>
        <w:pStyle w:val="NoSpacing"/>
        <w:spacing w:line="360" w:lineRule="auto"/>
        <w:rPr>
          <w:sz w:val="24"/>
          <w:szCs w:val="22"/>
        </w:rPr>
      </w:pPr>
    </w:p>
    <w:p w14:paraId="3F57086D" w14:textId="77777777" w:rsidR="004A3AB7" w:rsidRPr="008466C4" w:rsidRDefault="004A3AB7" w:rsidP="004A3AB7">
      <w:pPr>
        <w:pStyle w:val="NoSpacing"/>
        <w:spacing w:line="360" w:lineRule="auto"/>
        <w:rPr>
          <w:sz w:val="24"/>
          <w:szCs w:val="22"/>
        </w:rPr>
      </w:pPr>
      <w:r w:rsidRPr="008466C4">
        <w:rPr>
          <w:sz w:val="24"/>
          <w:szCs w:val="22"/>
        </w:rPr>
        <w:t>*Corresponding author</w:t>
      </w:r>
    </w:p>
    <w:p w14:paraId="08EB04A2" w14:textId="77777777" w:rsidR="004A3AB7" w:rsidRDefault="004A3AB7" w:rsidP="004A3AB7">
      <w:pPr>
        <w:spacing w:line="259" w:lineRule="auto"/>
        <w:rPr>
          <w:rFonts w:asciiTheme="majorBidi" w:eastAsiaTheme="majorEastAsia" w:hAnsiTheme="majorBidi" w:cstheme="majorBidi"/>
          <w:b/>
          <w:szCs w:val="32"/>
        </w:rPr>
      </w:pPr>
      <w:r>
        <w:br w:type="page"/>
      </w:r>
    </w:p>
    <w:p w14:paraId="23DC5937" w14:textId="77777777" w:rsidR="00C87FA8" w:rsidRDefault="004A3AB7" w:rsidP="00D25EC1">
      <w:pPr>
        <w:pStyle w:val="Heading1"/>
        <w:numPr>
          <w:ilvl w:val="0"/>
          <w:numId w:val="0"/>
        </w:numPr>
      </w:pPr>
      <w:r>
        <w:lastRenderedPageBreak/>
        <w:t>ABSTRACT</w:t>
      </w:r>
    </w:p>
    <w:p w14:paraId="4FFF6D11" w14:textId="6171A64E" w:rsidR="00C87FA8" w:rsidRPr="00B105E3" w:rsidRDefault="00C87FA8" w:rsidP="00AC4CEB">
      <w:r>
        <w:rPr>
          <w:b/>
          <w:bCs/>
        </w:rPr>
        <w:t>Objective.</w:t>
      </w:r>
      <w:r w:rsidR="0026201C">
        <w:rPr>
          <w:b/>
          <w:bCs/>
        </w:rPr>
        <w:t xml:space="preserve"> </w:t>
      </w:r>
      <w:r w:rsidR="0026201C" w:rsidRPr="00B105E3">
        <w:t>In this study, we</w:t>
      </w:r>
      <w:r w:rsidR="00541027">
        <w:t xml:space="preserve"> evaluated </w:t>
      </w:r>
      <w:r w:rsidR="0026201C" w:rsidRPr="00B105E3">
        <w:t xml:space="preserve">the level of awareness of </w:t>
      </w:r>
      <w:r w:rsidR="00AC4CEB">
        <w:t xml:space="preserve">cancer causing </w:t>
      </w:r>
      <w:r w:rsidR="0026201C" w:rsidRPr="00B105E3">
        <w:t>risk factors</w:t>
      </w:r>
      <w:r w:rsidR="00541027">
        <w:t xml:space="preserve"> amid </w:t>
      </w:r>
      <w:r w:rsidR="0026201C" w:rsidRPr="00B105E3">
        <w:t>urban residents of Malaysia.</w:t>
      </w:r>
    </w:p>
    <w:p w14:paraId="5D5F4F9D" w14:textId="2CD822E6" w:rsidR="0026201C" w:rsidRDefault="00C87FA8" w:rsidP="00B856BB">
      <w:r>
        <w:rPr>
          <w:b/>
          <w:bCs/>
        </w:rPr>
        <w:t>Methods.</w:t>
      </w:r>
      <w:r w:rsidR="0026201C">
        <w:rPr>
          <w:b/>
          <w:bCs/>
        </w:rPr>
        <w:t xml:space="preserve"> </w:t>
      </w:r>
      <w:r w:rsidR="00336EC2">
        <w:t xml:space="preserve">A </w:t>
      </w:r>
      <w:r w:rsidR="00875F90">
        <w:t xml:space="preserve">cross </w:t>
      </w:r>
      <w:r w:rsidR="00336EC2">
        <w:t>sectional</w:t>
      </w:r>
      <w:r w:rsidR="007D0731" w:rsidRPr="00B105E3">
        <w:t xml:space="preserve"> </w:t>
      </w:r>
      <w:r w:rsidR="00B856BB">
        <w:t xml:space="preserve">survey </w:t>
      </w:r>
      <w:proofErr w:type="gramStart"/>
      <w:r w:rsidR="00336EC2">
        <w:t>was</w:t>
      </w:r>
      <w:r w:rsidR="00541027">
        <w:t xml:space="preserve"> conducted</w:t>
      </w:r>
      <w:proofErr w:type="gramEnd"/>
      <w:r w:rsidR="00541027">
        <w:t xml:space="preserve"> </w:t>
      </w:r>
      <w:r w:rsidR="00336EC2">
        <w:t xml:space="preserve">in </w:t>
      </w:r>
      <w:r w:rsidR="00336EC2" w:rsidRPr="00B105E3">
        <w:t>four randomly selected communities located in metropolitan Kuala Lumpur, Malaysia.</w:t>
      </w:r>
      <w:r w:rsidR="00541027">
        <w:t xml:space="preserve"> Altogether, </w:t>
      </w:r>
      <w:r w:rsidR="00336EC2" w:rsidRPr="00B105E3">
        <w:t xml:space="preserve">833 households </w:t>
      </w:r>
      <w:proofErr w:type="gramStart"/>
      <w:r w:rsidR="00336EC2" w:rsidRPr="00B105E3">
        <w:t xml:space="preserve">were </w:t>
      </w:r>
      <w:r w:rsidR="005C1490">
        <w:t>selected</w:t>
      </w:r>
      <w:proofErr w:type="gramEnd"/>
      <w:r w:rsidR="005C1490">
        <w:t xml:space="preserve"> </w:t>
      </w:r>
      <w:r w:rsidR="0064123B">
        <w:t xml:space="preserve">using </w:t>
      </w:r>
      <w:r w:rsidR="007D0731" w:rsidRPr="00B105E3">
        <w:t xml:space="preserve">simple random </w:t>
      </w:r>
      <w:r w:rsidR="0064123B">
        <w:t>sampling</w:t>
      </w:r>
      <w:r w:rsidR="00541027">
        <w:t xml:space="preserve"> approach. Totally, </w:t>
      </w:r>
      <w:r w:rsidR="00336EC2">
        <w:t>2,360 adults</w:t>
      </w:r>
      <w:r w:rsidR="00C2346E">
        <w:t xml:space="preserve"> (47.1% males)</w:t>
      </w:r>
      <w:r w:rsidR="00336EC2">
        <w:t xml:space="preserve"> who were more than 18 years old</w:t>
      </w:r>
      <w:r w:rsidR="00541027">
        <w:t xml:space="preserve"> replied </w:t>
      </w:r>
      <w:r w:rsidR="00336EC2">
        <w:t>to</w:t>
      </w:r>
      <w:r w:rsidR="00541027">
        <w:t xml:space="preserve"> the Cancer </w:t>
      </w:r>
      <w:r w:rsidR="0026201C" w:rsidRPr="00B105E3">
        <w:t>Awareness Measure (CAM)</w:t>
      </w:r>
      <w:r w:rsidR="00336EC2">
        <w:t xml:space="preserve"> questionnaire</w:t>
      </w:r>
      <w:r w:rsidR="0026201C" w:rsidRPr="00B105E3">
        <w:t>.</w:t>
      </w:r>
      <w:r w:rsidR="00541027">
        <w:t xml:space="preserve"> T</w:t>
      </w:r>
      <w:r w:rsidR="00F47154">
        <w:t>he</w:t>
      </w:r>
      <w:r w:rsidR="00541027">
        <w:t xml:space="preserve"> </w:t>
      </w:r>
      <w:r w:rsidR="0026201C" w:rsidRPr="00B105E3">
        <w:t>analysis of covariance</w:t>
      </w:r>
      <w:r w:rsidR="00541027">
        <w:t xml:space="preserve"> determin</w:t>
      </w:r>
      <w:r w:rsidR="00D969CA">
        <w:t>e</w:t>
      </w:r>
      <w:r w:rsidR="008D7008">
        <w:t>d</w:t>
      </w:r>
      <w:r w:rsidR="00D969CA">
        <w:t xml:space="preserve"> </w:t>
      </w:r>
      <w:r w:rsidR="0026201C" w:rsidRPr="00B105E3">
        <w:t xml:space="preserve">the </w:t>
      </w:r>
      <w:r w:rsidR="002511E4">
        <w:t>significant</w:t>
      </w:r>
      <w:r w:rsidR="00541027">
        <w:t xml:space="preserve"> relationships </w:t>
      </w:r>
      <w:r w:rsidR="0026201C" w:rsidRPr="00B105E3">
        <w:t>between</w:t>
      </w:r>
      <w:r w:rsidR="002511E4">
        <w:t xml:space="preserve"> sample</w:t>
      </w:r>
      <w:r w:rsidR="0026201C" w:rsidRPr="00B105E3">
        <w:t xml:space="preserve"> characteristics and awareness of cancer</w:t>
      </w:r>
      <w:r w:rsidR="00770F5C" w:rsidRPr="00B105E3">
        <w:t xml:space="preserve"> risk factors</w:t>
      </w:r>
      <w:r w:rsidR="00221FB8">
        <w:t xml:space="preserve"> </w:t>
      </w:r>
      <w:r w:rsidR="00764115">
        <w:t>or cancer</w:t>
      </w:r>
      <w:r w:rsidR="00221FB8">
        <w:t xml:space="preserve"> warning signs</w:t>
      </w:r>
      <w:r w:rsidR="0026201C" w:rsidRPr="00B105E3">
        <w:t>.</w:t>
      </w:r>
    </w:p>
    <w:p w14:paraId="0EB61855" w14:textId="356081BB" w:rsidR="001C5DB1" w:rsidRDefault="00E45067" w:rsidP="00BF0A0D">
      <w:r>
        <w:rPr>
          <w:b/>
          <w:bCs/>
        </w:rPr>
        <w:t xml:space="preserve">Results. </w:t>
      </w:r>
      <w:r>
        <w:t xml:space="preserve">While </w:t>
      </w:r>
      <w:r w:rsidRPr="003A20E0">
        <w:t>elder respondents had lower levels of awareness</w:t>
      </w:r>
      <w:r>
        <w:t>,</w:t>
      </w:r>
      <w:r w:rsidRPr="003A20E0">
        <w:t xml:space="preserve"> males had </w:t>
      </w:r>
      <w:r>
        <w:t xml:space="preserve">a </w:t>
      </w:r>
      <w:r w:rsidRPr="003A20E0">
        <w:t>lower</w:t>
      </w:r>
      <w:r>
        <w:t xml:space="preserve"> awareness score comparing to females</w:t>
      </w:r>
      <w:r w:rsidRPr="003A20E0">
        <w:t xml:space="preserve"> (p</w:t>
      </w:r>
      <w:r>
        <w:t xml:space="preserve"> </w:t>
      </w:r>
      <w:r w:rsidRPr="003A20E0">
        <w:t>&lt;0.05)</w:t>
      </w:r>
      <w:r>
        <w:t>. In addition, e</w:t>
      </w:r>
      <w:r w:rsidRPr="003A20E0">
        <w:t>ducation level (p &lt;0.001)</w:t>
      </w:r>
      <w:r>
        <w:t xml:space="preserve"> </w:t>
      </w:r>
      <w:r w:rsidRPr="003A20E0">
        <w:t>and</w:t>
      </w:r>
      <w:r>
        <w:t xml:space="preserve"> occupational status (p &lt;0.001) were strong associates of the</w:t>
      </w:r>
      <w:r w:rsidRPr="003A20E0">
        <w:t xml:space="preserve"> awareness</w:t>
      </w:r>
      <w:r>
        <w:t xml:space="preserve"> level</w:t>
      </w:r>
      <w:r w:rsidRPr="003A20E0">
        <w:t>.</w:t>
      </w:r>
      <w:r w:rsidR="00586348">
        <w:t xml:space="preserve"> </w:t>
      </w:r>
      <w:r w:rsidR="00BF0A0D">
        <w:t xml:space="preserve">While, </w:t>
      </w:r>
      <w:r w:rsidR="00586348">
        <w:t>participant</w:t>
      </w:r>
      <w:r w:rsidR="00BF0A0D">
        <w:t>s</w:t>
      </w:r>
      <w:r w:rsidR="00586348">
        <w:t xml:space="preserve"> were highly aware of tobacco related </w:t>
      </w:r>
      <w:r w:rsidR="004C38C1">
        <w:t xml:space="preserve">risk factors </w:t>
      </w:r>
      <w:r w:rsidR="00586348">
        <w:t xml:space="preserve">[i.e. </w:t>
      </w:r>
      <w:r w:rsidR="004C38C1">
        <w:t>smoking tobacco</w:t>
      </w:r>
      <w:r>
        <w:t xml:space="preserve"> (73.5%) and </w:t>
      </w:r>
      <w:r w:rsidR="004C38C1">
        <w:t>exposure to tobacco smoke</w:t>
      </w:r>
      <w:r>
        <w:t xml:space="preserve"> (71.1%)</w:t>
      </w:r>
      <w:r w:rsidR="00586348">
        <w:t>]</w:t>
      </w:r>
      <w:r w:rsidR="001C5DB1">
        <w:t xml:space="preserve">, </w:t>
      </w:r>
      <w:r w:rsidR="00BF0A0D">
        <w:t>they were least</w:t>
      </w:r>
      <w:r w:rsidR="001C5DB1">
        <w:t xml:space="preserve"> aware of ageing more than 70 years (33.7%), viral infection (27.6%), physical inactivity (26.9%), and less fruit and vegetables daily (25.4%).</w:t>
      </w:r>
    </w:p>
    <w:p w14:paraId="6C5FFCE8" w14:textId="1DA31EDB" w:rsidR="00051E3F" w:rsidRDefault="00051E3F" w:rsidP="00D969CA">
      <w:r>
        <w:rPr>
          <w:b/>
          <w:bCs/>
        </w:rPr>
        <w:t xml:space="preserve">Conclusions. </w:t>
      </w:r>
      <w:r>
        <w:t xml:space="preserve">Awareness of risk factors for cancer was high for some behavioral risk factors but low </w:t>
      </w:r>
      <w:r w:rsidR="00541027">
        <w:t>in</w:t>
      </w:r>
      <w:r>
        <w:t xml:space="preserve"> the rest.</w:t>
      </w:r>
      <w:r w:rsidR="00541027">
        <w:t xml:space="preserve"> Growing </w:t>
      </w:r>
      <w:r>
        <w:t>the awareness of</w:t>
      </w:r>
      <w:r w:rsidR="00541027">
        <w:t xml:space="preserve"> cancer </w:t>
      </w:r>
      <w:r>
        <w:t xml:space="preserve">risk factors </w:t>
      </w:r>
      <w:r w:rsidR="0026107E">
        <w:t>and</w:t>
      </w:r>
      <w:r w:rsidR="00541027">
        <w:t xml:space="preserve"> improving the </w:t>
      </w:r>
      <w:r w:rsidR="0026107E">
        <w:t xml:space="preserve">knowledge of cancer warning </w:t>
      </w:r>
      <w:r w:rsidR="00541027">
        <w:t>signs</w:t>
      </w:r>
      <w:r w:rsidR="0026107E">
        <w:t xml:space="preserve"> would not only</w:t>
      </w:r>
      <w:r w:rsidR="00541027">
        <w:t xml:space="preserve"> enhance the chance of treating cancer in </w:t>
      </w:r>
      <w:r w:rsidR="0026107E">
        <w:t>initial stages but</w:t>
      </w:r>
      <w:r w:rsidR="00541027">
        <w:t xml:space="preserve"> also </w:t>
      </w:r>
      <w:r w:rsidR="0026107E">
        <w:t xml:space="preserve">the number of cancer </w:t>
      </w:r>
      <w:r w:rsidR="00541027">
        <w:t xml:space="preserve">incidence rates </w:t>
      </w:r>
      <w:r w:rsidR="0026107E">
        <w:t>would drop sharply</w:t>
      </w:r>
      <w:r>
        <w:t xml:space="preserve">. </w:t>
      </w:r>
    </w:p>
    <w:p w14:paraId="3B1D75D2" w14:textId="58B8C0AB" w:rsidR="004A3AB7" w:rsidRDefault="00051E3F" w:rsidP="00051E3F">
      <w:r w:rsidRPr="00F962FC">
        <w:rPr>
          <w:b/>
          <w:bCs/>
        </w:rPr>
        <w:t>Keywords:</w:t>
      </w:r>
      <w:r>
        <w:t xml:space="preserve"> Cancer; risk factor; awareness;</w:t>
      </w:r>
      <w:r w:rsidR="007E4F56">
        <w:t xml:space="preserve"> symptom; warning sign.</w:t>
      </w:r>
      <w:r>
        <w:rPr>
          <w:rFonts w:hint="cs"/>
          <w:b/>
          <w:bCs/>
          <w:rtl/>
        </w:rPr>
        <w:t xml:space="preserve"> </w:t>
      </w:r>
      <w:r w:rsidR="004A3AB7">
        <w:br w:type="page"/>
      </w:r>
    </w:p>
    <w:p w14:paraId="743DD141" w14:textId="77777777" w:rsidR="004A3AB7" w:rsidRDefault="004A3AB7" w:rsidP="00D25EC1">
      <w:pPr>
        <w:pStyle w:val="Heading1"/>
      </w:pPr>
      <w:r>
        <w:lastRenderedPageBreak/>
        <w:t>INTRODUCTION</w:t>
      </w:r>
    </w:p>
    <w:p w14:paraId="02918DE6" w14:textId="08B1194E" w:rsidR="00446773" w:rsidRDefault="00A0046D" w:rsidP="007179AF">
      <w:r>
        <w:t>Cancer is a serious health problem.</w:t>
      </w:r>
      <w:r w:rsidR="00F90726">
        <w:t xml:space="preserve"> In 2012, about 14.1 million new cancer cases, 8.2 million cancer related deaths, and 32.6 million people living with cancers diagnosed </w:t>
      </w:r>
      <w:r w:rsidR="00F90726">
        <w:fldChar w:fldCharType="begin">
          <w:fldData xml:space="preserve">PEVuZE5vdGU+PENpdGU+PEF1dGhvcj5GZXJsYXk8L0F1dGhvcj48WWVhcj4yMDE1PC9ZZWFyPjxS
ZWNOdW0+MjA3MTQ8L1JlY051bT48RGlzcGxheVRleHQ+WzFdPC9EaXNwbGF5VGV4dD48cmVjb3Jk
PjxyZWMtbnVtYmVyPjIwNzE0PC9yZWMtbnVtYmVyPjxmb3JlaWduLWtleXM+PGtleSBhcHA9IkVO
IiBkYi1pZD0icGVkc2Z4ZHZmNWVzOWdlZTA5cjU5NTVwZDJhdDAwcjlhOTB4IiB0aW1lc3RhbXA9
IjE0MjQ5MTYzOTQiPjIwNzE0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5FMzU5LTg2PC9wYWdlcz48dm9s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</w:fldData>
        </w:fldChar>
      </w:r>
      <w:r w:rsidR="007179AF">
        <w:instrText xml:space="preserve"> ADDIN EN.CITE </w:instrText>
      </w:r>
      <w:r w:rsidR="007179AF">
        <w:fldChar w:fldCharType="begin">
          <w:fldData xml:space="preserve">PEVuZE5vdGU+PENpdGU+PEF1dGhvcj5GZXJsYXk8L0F1dGhvcj48WWVhcj4yMDE1PC9ZZWFyPjxS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</w:fldData>
        </w:fldChar>
      </w:r>
      <w:r w:rsidR="007179AF">
        <w:instrText xml:space="preserve"> ADDIN EN.CITE.DATA </w:instrText>
      </w:r>
      <w:r w:rsidR="007179AF">
        <w:fldChar w:fldCharType="end"/>
      </w:r>
      <w:r w:rsidR="00F90726">
        <w:fldChar w:fldCharType="separate"/>
      </w:r>
      <w:r w:rsidR="00F90726">
        <w:rPr>
          <w:noProof/>
        </w:rPr>
        <w:t>[1]</w:t>
      </w:r>
      <w:r w:rsidR="00F90726">
        <w:fldChar w:fldCharType="end"/>
      </w:r>
      <w:r w:rsidR="002E050B">
        <w:t xml:space="preserve">. </w:t>
      </w:r>
      <w:r w:rsidR="00EB051D">
        <w:t>T</w:t>
      </w:r>
      <w:r w:rsidR="00FE4233" w:rsidRPr="0024517B">
        <w:t xml:space="preserve">he number of </w:t>
      </w:r>
      <w:r w:rsidR="00FE4233" w:rsidRPr="00E02D21">
        <w:t xml:space="preserve">new cases </w:t>
      </w:r>
      <w:proofErr w:type="gramStart"/>
      <w:r w:rsidR="00FE4233" w:rsidRPr="00E02D21">
        <w:t>is expected</w:t>
      </w:r>
      <w:proofErr w:type="gramEnd"/>
      <w:r w:rsidR="00FE4233" w:rsidRPr="00E02D21">
        <w:t xml:space="preserve"> to </w:t>
      </w:r>
      <w:r w:rsidR="00EB051D" w:rsidRPr="00E02D21">
        <w:t xml:space="preserve">increase by </w:t>
      </w:r>
      <w:r w:rsidR="00FE4233" w:rsidRPr="00E02D21">
        <w:t xml:space="preserve">70% reaching 22 million over the next 2 decades </w:t>
      </w:r>
      <w:r w:rsidR="00FE4233" w:rsidRPr="00E02D21">
        <w:fldChar w:fldCharType="begin">
          <w:fldData xml:space="preserve">PEVuZE5vdGU+PENpdGU+PEF1dGhvcj5Xb3JsZCBIZWFsdGggT3JnYW5pc2F0aW9uPC9BdXRob3I+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</w:fldData>
        </w:fldChar>
      </w:r>
      <w:r w:rsidR="00FE4233" w:rsidRPr="00E02D21">
        <w:instrText xml:space="preserve"> ADDIN EN.CITE </w:instrText>
      </w:r>
      <w:r w:rsidR="00FE4233" w:rsidRPr="00E02D21">
        <w:fldChar w:fldCharType="begin">
          <w:fldData xml:space="preserve">PEVuZE5vdGU+PENpdGU+PEF1dGhvcj5Xb3JsZCBIZWFsdGggT3JnYW5pc2F0aW9uPC9BdXRob3I+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</w:fldData>
        </w:fldChar>
      </w:r>
      <w:r w:rsidR="00FE4233" w:rsidRPr="00E02D21">
        <w:instrText xml:space="preserve"> ADDIN EN.CITE.DATA </w:instrText>
      </w:r>
      <w:r w:rsidR="00FE4233" w:rsidRPr="00E02D21">
        <w:fldChar w:fldCharType="end"/>
      </w:r>
      <w:r w:rsidR="00FE4233" w:rsidRPr="00E02D21">
        <w:fldChar w:fldCharType="separate"/>
      </w:r>
      <w:r w:rsidR="00FE4233" w:rsidRPr="00E02D21">
        <w:rPr>
          <w:noProof/>
        </w:rPr>
        <w:t>[2, 3]</w:t>
      </w:r>
      <w:r w:rsidR="00FE4233" w:rsidRPr="00E02D21">
        <w:fldChar w:fldCharType="end"/>
      </w:r>
      <w:r w:rsidR="00FE4233" w:rsidRPr="00E02D21">
        <w:t xml:space="preserve">. </w:t>
      </w:r>
      <w:r w:rsidR="005F248B" w:rsidRPr="00E02D21">
        <w:t>In</w:t>
      </w:r>
      <w:r w:rsidR="005E2FBD" w:rsidRPr="00E02D21">
        <w:t xml:space="preserve"> South-East Asian region</w:t>
      </w:r>
      <w:r w:rsidR="00885835">
        <w:t>,</w:t>
      </w:r>
      <w:r w:rsidR="005F248B" w:rsidRPr="00E02D21">
        <w:t xml:space="preserve"> about 1,724 (per 100,000) new cases of cancer and 1</w:t>
      </w:r>
      <w:r w:rsidR="00EB051D" w:rsidRPr="00E02D21">
        <w:t>,</w:t>
      </w:r>
      <w:r w:rsidR="005F248B" w:rsidRPr="00E02D21">
        <w:t xml:space="preserve">171 (per 100,000) cancer related deaths occurred </w:t>
      </w:r>
      <w:r w:rsidR="00885835">
        <w:t xml:space="preserve">in 2012 </w:t>
      </w:r>
      <w:r w:rsidR="00D236A4" w:rsidRPr="00E02D21">
        <w:fldChar w:fldCharType="begin"/>
      </w:r>
      <w:r w:rsidR="003C248A" w:rsidRPr="00E02D21">
        <w:instrText xml:space="preserve"> ADDIN EN.CITE &lt;EndNote&gt;&lt;Cite&gt;&lt;Author&gt;International Agency for Research on Cancer&lt;/Author&gt;&lt;Year&gt;2015&lt;/Year&gt;&lt;RecNum&gt;20715&lt;/RecNum&gt;&lt;DisplayText&gt;[4]&lt;/DisplayText&gt;&lt;record&gt;&lt;rec-number&gt;20715&lt;/rec-number&gt;&lt;foreign-keys&gt;&lt;key app="EN" db-id="pedsfxdvf5es9gee09r5955pd2at00r9a90x" timestamp="1424917236"&gt;20715&lt;/key&gt;&lt;/foreign-keys&gt;&lt;ref-type name="Web Page"&gt;12&lt;/ref-type&gt;&lt;contributors&gt;&lt;authors&gt;&lt;author&gt;International Agency for Research on Cancer,&lt;/author&gt;&lt;/authors&gt;&lt;/contributors&gt;&lt;titles&gt;&lt;title&gt;GLOBOCAN 2012: Estimated cancer incidence, mortality and prevalence worldwide in 2012&lt;/title&gt;&lt;/titles&gt;&lt;volume&gt;2015&lt;/volume&gt;&lt;number&gt;26 February&lt;/number&gt;&lt;dates&gt;&lt;year&gt;2015&lt;/year&gt;&lt;/dates&gt;&lt;urls&gt;&lt;related-urls&gt;&lt;url&gt;http://globocan.iarc.fr/Pages/fact_sheets_population.aspx&lt;/url&gt;&lt;/related-urls&gt;&lt;/urls&gt;&lt;/record&gt;&lt;/Cite&gt;&lt;/EndNote&gt;</w:instrText>
      </w:r>
      <w:r w:rsidR="00D236A4" w:rsidRPr="00E02D21">
        <w:fldChar w:fldCharType="separate"/>
      </w:r>
      <w:r w:rsidR="006548B8" w:rsidRPr="00E02D21">
        <w:rPr>
          <w:noProof/>
        </w:rPr>
        <w:t>[4]</w:t>
      </w:r>
      <w:r w:rsidR="00D236A4" w:rsidRPr="00E02D21">
        <w:fldChar w:fldCharType="end"/>
      </w:r>
      <w:r w:rsidR="00D236A4" w:rsidRPr="00E02D21">
        <w:t>.</w:t>
      </w:r>
      <w:r w:rsidR="00873728" w:rsidRPr="00E02D21">
        <w:t xml:space="preserve"> </w:t>
      </w:r>
      <w:r w:rsidR="005E2FBD" w:rsidRPr="00E02D21">
        <w:t>The cancer incidences and mortalities in Malaysia are alarming too. According to the International Agency for Research on Cancer (IARC) GLOBOCAN of the World Health Organization (WHO), from 2008 to 2012</w:t>
      </w:r>
      <w:r w:rsidR="00873728" w:rsidRPr="00E02D21">
        <w:t xml:space="preserve"> the incidence of cancer increased from 32,000 to 37,</w:t>
      </w:r>
      <w:r w:rsidR="005E2FBD" w:rsidRPr="00E02D21">
        <w:t>4</w:t>
      </w:r>
      <w:r w:rsidR="00873728" w:rsidRPr="00E02D21">
        <w:t>00</w:t>
      </w:r>
      <w:r w:rsidR="005E2FBD" w:rsidRPr="00E02D21">
        <w:t xml:space="preserve"> while</w:t>
      </w:r>
      <w:r w:rsidR="00873728" w:rsidRPr="00E02D21">
        <w:t xml:space="preserve"> cancer </w:t>
      </w:r>
      <w:r w:rsidR="005E2FBD" w:rsidRPr="00E02D21">
        <w:t xml:space="preserve">related deaths raised from </w:t>
      </w:r>
      <w:r w:rsidR="00873728" w:rsidRPr="00E02D21">
        <w:t xml:space="preserve">20,100 to 21,700 </w:t>
      </w:r>
      <w:r w:rsidR="009F632C" w:rsidRPr="00E02D21">
        <w:fldChar w:fldCharType="begin"/>
      </w:r>
      <w:r w:rsidR="009F632C" w:rsidRPr="00E02D21">
        <w:instrText xml:space="preserve"> ADDIN EN.CITE &lt;EndNote&gt;&lt;Cite&gt;&lt;Author&gt;International Agency for Research on Cancer&lt;/Author&gt;&lt;Year&gt;2015&lt;/Year&gt;&lt;RecNum&gt;20715&lt;/RecNum&gt;&lt;DisplayText&gt;[4]&lt;/DisplayText&gt;&lt;record&gt;&lt;rec-number&gt;20715&lt;/rec-number&gt;&lt;foreign-keys&gt;&lt;key app="EN" db-id="pedsfxdvf5es9gee09r5955pd2at00r9a90x" timestamp="1424917236"&gt;20715&lt;/key&gt;&lt;/foreign-keys&gt;&lt;ref-type name="Web Page"&gt;12&lt;/ref-type&gt;&lt;contributors&gt;&lt;authors&gt;&lt;author&gt;International Agency for Research on Cancer,&lt;/author&gt;&lt;/authors&gt;&lt;/contributors&gt;&lt;titles&gt;&lt;title&gt;GLOBOCAN 2012: Estimated cancer incidence, mortality and prevalence worldwide in 2012&lt;/title&gt;&lt;/titles&gt;&lt;volume&gt;2015&lt;/volume&gt;&lt;number&gt;26 February&lt;/number&gt;&lt;dates&gt;&lt;year&gt;2015&lt;/year&gt;&lt;/dates&gt;&lt;urls&gt;&lt;related-urls&gt;&lt;url&gt;http://globocan.iarc.fr/Pages/fact_sheets_population.aspx&lt;/url&gt;&lt;/related-urls&gt;&lt;/urls&gt;&lt;/record&gt;&lt;/Cite&gt;&lt;/EndNote&gt;</w:instrText>
      </w:r>
      <w:r w:rsidR="009F632C" w:rsidRPr="00E02D21">
        <w:fldChar w:fldCharType="separate"/>
      </w:r>
      <w:r w:rsidR="009F632C" w:rsidRPr="00E02D21">
        <w:rPr>
          <w:noProof/>
        </w:rPr>
        <w:t>[4]</w:t>
      </w:r>
      <w:r w:rsidR="009F632C" w:rsidRPr="00E02D21">
        <w:fldChar w:fldCharType="end"/>
      </w:r>
      <w:r w:rsidR="00873728" w:rsidRPr="00E02D21">
        <w:t xml:space="preserve">. </w:t>
      </w:r>
      <w:r w:rsidR="00E02D21">
        <w:t xml:space="preserve">However, about half of the known major types of cancers (11 types) are potentially avoidable </w:t>
      </w:r>
      <w:r w:rsidR="00E02D21">
        <w:fldChar w:fldCharType="begin"/>
      </w:r>
      <w:r w:rsidR="00E02D21">
        <w:instrText xml:space="preserve"> ADDIN EN.CITE &lt;EndNote&gt;&lt;Cite&gt;&lt;Author&gt;Soerjomataram&lt;/Author&gt;&lt;Year&gt;2007&lt;/Year&gt;&lt;RecNum&gt;20712&lt;/RecNum&gt;&lt;DisplayText&gt;[5]&lt;/DisplayText&gt;&lt;record&gt;&lt;rec-number&gt;20712&lt;/rec-number&gt;&lt;foreign-keys&gt;&lt;key app="EN" db-id="pedsfxdvf5es9gee09r5955pd2at00r9a90x" timestamp="1424851127"&gt;20712&lt;/key&gt;&lt;/foreign-keys&gt;&lt;ref-type name="Journal Article"&gt;17&lt;/ref-type&gt;&lt;contributors&gt;&lt;authors&gt;&lt;author&gt;Soerjomataram, I.&lt;/author&gt;&lt;author&gt;de Vries, E.&lt;/author&gt;&lt;author&gt;Pukkala, E.&lt;/author&gt;&lt;author&gt;Coebergh, J. W.&lt;/author&gt;&lt;/authors&gt;&lt;/contributors&gt;&lt;auth-address&gt;Department of Public Health, Erasmus MC, 3000 CA Rotterdam, The Netherlands. i.soerjomataram@erasmusmc.nl&lt;/auth-address&gt;&lt;titles&gt;&lt;title&gt;Excess of cancers in Europe: a study of eleven major cancers amenable to lifestyle change&lt;/title&gt;&lt;secondary-title&gt;Int J Cancer&lt;/secondary-title&gt;&lt;alt-title&gt;International journal of cancer. Journal international du cancer&lt;/alt-title&gt;&lt;/titles&gt;&lt;periodical&gt;&lt;full-title&gt;Int J Cancer&lt;/full-title&gt;&lt;abbr-1&gt;International journal of cancer. Journal international du cancer&lt;/abbr-1&gt;&lt;/periodical&gt;&lt;alt-periodical&gt;&lt;full-title&gt;Int J Cancer&lt;/full-title&gt;&lt;abbr-1&gt;International journal of cancer. Journal international du cancer&lt;/abbr-1&gt;&lt;/alt-periodical&gt;&lt;pages&gt;1336-43&lt;/pages&gt;&lt;volume&gt;120&lt;/volume&gt;&lt;number&gt;6&lt;/number&gt;&lt;keywords&gt;&lt;keyword&gt;Age Factors&lt;/keyword&gt;&lt;keyword&gt;Europe/epidemiology&lt;/keyword&gt;&lt;keyword&gt;Female&lt;/keyword&gt;&lt;keyword&gt;Humans&lt;/keyword&gt;&lt;keyword&gt;Incidence&lt;/keyword&gt;&lt;keyword&gt;*Life Style&lt;/keyword&gt;&lt;keyword&gt;Male&lt;/keyword&gt;&lt;keyword&gt;Neoplasms/*epidemiology/*prevention &amp;amp; control&lt;/keyword&gt;&lt;keyword&gt;Sex Factors&lt;/keyword&gt;&lt;/keywords&gt;&lt;dates&gt;&lt;year&gt;2007&lt;/year&gt;&lt;pub-dates&gt;&lt;date&gt;Mar 15&lt;/date&gt;&lt;/pub-dates&gt;&lt;/dates&gt;&lt;isbn&gt;0020-7136 (Print)&amp;#xD;0020-7136 (Linking)&lt;/isbn&gt;&lt;accession-num&gt;17192897&lt;/accession-num&gt;&lt;urls&gt;&lt;related-urls&gt;&lt;url&gt;http://www.ncbi.nlm.nih.gov/pubmed/17192897&lt;/url&gt;&lt;/related-urls&gt;&lt;/urls&gt;&lt;electronic-resource-num&gt;10.1002/ijc.22459&lt;/electronic-resource-num&gt;&lt;/record&gt;&lt;/Cite&gt;&lt;/EndNote&gt;</w:instrText>
      </w:r>
      <w:r w:rsidR="00E02D21">
        <w:fldChar w:fldCharType="separate"/>
      </w:r>
      <w:r w:rsidR="00E02D21">
        <w:rPr>
          <w:noProof/>
        </w:rPr>
        <w:t>[5]</w:t>
      </w:r>
      <w:r w:rsidR="00E02D21">
        <w:fldChar w:fldCharType="end"/>
      </w:r>
      <w:r w:rsidR="00E02D21">
        <w:t>.</w:t>
      </w:r>
    </w:p>
    <w:p w14:paraId="24FD5798" w14:textId="528AF3C9" w:rsidR="009F632C" w:rsidRPr="003C248A" w:rsidRDefault="00885835" w:rsidP="007179AF">
      <w:r w:rsidRPr="00E02D21">
        <w:rPr>
          <w:highlight w:val="yellow"/>
        </w:rPr>
        <w:t xml:space="preserve">About </w:t>
      </w:r>
      <w:r w:rsidRPr="00E02D21">
        <w:t xml:space="preserve">fifty percent of cancers </w:t>
      </w:r>
      <w:r w:rsidRPr="00E02D21">
        <w:fldChar w:fldCharType="begin"/>
      </w:r>
      <w:r>
        <w:instrText xml:space="preserve"> ADDIN EN.CITE &lt;EndNote&gt;&lt;Cite&gt;&lt;Author&gt;World Health Organisation&lt;/Author&gt;&lt;Year&gt;2014&lt;/Year&gt;&lt;RecNum&gt;20711&lt;/RecNum&gt;&lt;DisplayText&gt;[6, 7]&lt;/DisplayText&gt;&lt;record&gt;&lt;rec-number&gt;20711&lt;/rec-number&gt;&lt;foreign-keys&gt;&lt;key app="EN" db-id="pedsfxdvf5es9gee09r5955pd2at00r9a90x" timestamp="1424674295"&gt;20711&lt;/key&gt;&lt;/foreign-keys&gt;&lt;ref-type name="Web Page"&gt;12&lt;/ref-type&gt;&lt;contributors&gt;&lt;authors&gt;&lt;author&gt;World Health Organisation,&lt;/author&gt;&lt;/authors&gt;&lt;/contributors&gt;&lt;titles&gt;&lt;title&gt;Cancer&lt;/title&gt;&lt;/titles&gt;&lt;volume&gt;2015&lt;/volume&gt;&lt;number&gt;23 February&lt;/number&gt;&lt;dates&gt;&lt;year&gt;2014&lt;/year&gt;&lt;/dates&gt;&lt;urls&gt;&lt;related-urls&gt;&lt;url&gt;http://www.who.int/mediacentre/factsheets/fs297/en/&lt;/url&gt;&lt;/related-urls&gt;&lt;/urls&gt;&lt;/record&gt;&lt;/Cite&gt;&lt;Cite&gt;&lt;Author&gt;World Health Organization&lt;/Author&gt;&lt;Year&gt;2014&lt;/Year&gt;&lt;RecNum&gt;18426&lt;/RecNum&gt;&lt;record&gt;&lt;rec-number&gt;18426&lt;/rec-number&gt;&lt;foreign-keys&gt;&lt;key app="EN" db-id="pedsfxdvf5es9gee09r5955pd2at00r9a90x" timestamp="1418284526"&gt;18426&lt;/key&gt;&lt;/foreign-keys&gt;&lt;ref-type name="Journal Article"&gt;17&lt;/ref-type&gt;&lt;contributors&gt;&lt;authors&gt;&lt;author&gt;World Health Organization,&lt;/author&gt;&lt;/authors&gt;&lt;/contributors&gt;&lt;titles&gt;&lt;title&gt;Global battle against cancer won’t be won with treatment alone Effective prevention measures urgently needed to prevent cancer crisis&lt;/title&gt;&lt;secondary-title&gt;International Agency for Research on Cancer&lt;/secondary-title&gt;&lt;/titles&gt;&lt;periodical&gt;&lt;full-title&gt;International Agency for Research on Cancer&lt;/full-title&gt;&lt;/periodical&gt;&lt;dates&gt;&lt;year&gt;2014&lt;/year&gt;&lt;/dates&gt;&lt;urls&gt;&lt;/urls&gt;&lt;/record&gt;&lt;/Cite&gt;&lt;/EndNote&gt;</w:instrText>
      </w:r>
      <w:r w:rsidRPr="00E02D21">
        <w:fldChar w:fldCharType="separate"/>
      </w:r>
      <w:r>
        <w:rPr>
          <w:noProof/>
        </w:rPr>
        <w:t>[6, 7]</w:t>
      </w:r>
      <w:r w:rsidRPr="00E02D21">
        <w:fldChar w:fldCharType="end"/>
      </w:r>
      <w:r w:rsidRPr="00E02D21">
        <w:t xml:space="preserve"> and </w:t>
      </w:r>
      <w:r w:rsidRPr="00D45FA5">
        <w:rPr>
          <w:highlight w:val="yellow"/>
        </w:rPr>
        <w:t>one third of cancer deaths</w:t>
      </w:r>
      <w:r>
        <w:rPr>
          <w:highlight w:val="yellow"/>
        </w:rPr>
        <w:t xml:space="preserve"> </w:t>
      </w:r>
      <w:r w:rsidRPr="00D45FA5">
        <w:rPr>
          <w:highlight w:val="yellow"/>
        </w:rPr>
        <w:fldChar w:fldCharType="begin"/>
      </w:r>
      <w:r>
        <w:rPr>
          <w:highlight w:val="yellow"/>
        </w:rPr>
        <w:instrText xml:space="preserve"> ADDIN EN.CITE &lt;EndNote&gt;&lt;Cite&gt;&lt;Author&gt;World Health Organisation&lt;/Author&gt;&lt;Year&gt;2015&lt;/Year&gt;&lt;RecNum&gt;20716&lt;/RecNum&gt;&lt;DisplayText&gt;[2]&lt;/DisplayText&gt;&lt;record&gt;&lt;rec-number&gt;20716&lt;/rec-number&gt;&lt;foreign-keys&gt;&lt;key app="EN" db-id="pedsfxdvf5es9gee09r5955pd2at00r9a90x" timestamp="1424917767"&gt;20716&lt;/key&gt;&lt;/foreign-keys&gt;&lt;ref-type name="Web Page"&gt;12&lt;/ref-type&gt;&lt;contributors&gt;&lt;authors&gt;&lt;author&gt;World Health Organisation,&lt;/author&gt;&lt;/authors&gt;&lt;/contributors&gt;&lt;titles&gt;&lt;title&gt;Cancer fact sheet&lt;/title&gt;&lt;secondary-title&gt;Fact sheet&lt;/secondary-title&gt;&lt;/titles&gt;&lt;volume&gt;2015&lt;/volume&gt;&lt;number&gt;26 February&lt;/number&gt;&lt;dates&gt;&lt;year&gt;2015&lt;/year&gt;&lt;/dates&gt;&lt;urls&gt;&lt;related-urls&gt;&lt;url&gt;http://www.who.int/mediacentre/factsheets/fs297/en/&lt;/url&gt;&lt;/related-urls&gt;&lt;/urls&gt;&lt;/record&gt;&lt;/Cite&gt;&lt;/EndNote&gt;</w:instrText>
      </w:r>
      <w:r w:rsidRPr="00D45FA5">
        <w:rPr>
          <w:highlight w:val="yellow"/>
        </w:rPr>
        <w:fldChar w:fldCharType="separate"/>
      </w:r>
      <w:r>
        <w:rPr>
          <w:noProof/>
          <w:highlight w:val="yellow"/>
        </w:rPr>
        <w:t>[2]</w:t>
      </w:r>
      <w:r w:rsidRPr="00D45FA5">
        <w:rPr>
          <w:highlight w:val="yellow"/>
        </w:rPr>
        <w:fldChar w:fldCharType="end"/>
      </w:r>
      <w:r>
        <w:rPr>
          <w:highlight w:val="yellow"/>
        </w:rPr>
        <w:t xml:space="preserve"> </w:t>
      </w:r>
      <w:r w:rsidRPr="00D45FA5">
        <w:rPr>
          <w:highlight w:val="yellow"/>
        </w:rPr>
        <w:t xml:space="preserve">are due to the </w:t>
      </w:r>
      <w:r>
        <w:rPr>
          <w:highlight w:val="yellow"/>
        </w:rPr>
        <w:t>five</w:t>
      </w:r>
      <w:r w:rsidRPr="00D45FA5">
        <w:rPr>
          <w:highlight w:val="yellow"/>
        </w:rPr>
        <w:t xml:space="preserve"> leading behavioral and dietary risks: high body mass index, low fruit and vegetable intake, lack of physical act</w:t>
      </w:r>
      <w:r>
        <w:rPr>
          <w:highlight w:val="yellow"/>
        </w:rPr>
        <w:t>ivity, tobacco and alcohol use.</w:t>
      </w:r>
      <w:r w:rsidR="00446773">
        <w:t xml:space="preserve"> </w:t>
      </w:r>
      <w:r w:rsidR="00E02D21">
        <w:t xml:space="preserve">The primary (modifying causes) and secondary (enhancing participation in cancer screening programs) preventions of cancer are the main actions to reduce cancer incidents and subsequently mortalities due to it </w:t>
      </w:r>
      <w:r w:rsidR="00E02D21">
        <w:fldChar w:fldCharType="begin">
          <w:fldData xml:space="preserve">PEVuZE5vdGU+PENpdGU+PEF1dGhvcj5SZWRla2VyPC9BdXRob3I+PFllYXI+MjAwOTwvWWVhcj48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4MjctMzY8L3BhZ2Vz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</w:fldData>
        </w:fldChar>
      </w:r>
      <w:r w:rsidR="007179AF">
        <w:instrText xml:space="preserve"> ADDIN EN.CITE </w:instrText>
      </w:r>
      <w:r w:rsidR="007179AF">
        <w:fldChar w:fldCharType="begin">
          <w:fldData xml:space="preserve">PEVuZE5vdGU+PENpdGU+PEF1dGhvcj5SZWRla2VyPC9BdXRob3I+PFllYXI+MjAwOTwvWWVhcj48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4MjctMzY8L3BhZ2Vz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</w:fldData>
        </w:fldChar>
      </w:r>
      <w:r w:rsidR="007179AF">
        <w:instrText xml:space="preserve"> ADDIN EN.CITE.DATA </w:instrText>
      </w:r>
      <w:r w:rsidR="007179AF">
        <w:fldChar w:fldCharType="end"/>
      </w:r>
      <w:r w:rsidR="00E02D21">
        <w:fldChar w:fldCharType="separate"/>
      </w:r>
      <w:r>
        <w:rPr>
          <w:noProof/>
        </w:rPr>
        <w:t>[8]</w:t>
      </w:r>
      <w:r w:rsidR="00E02D21">
        <w:fldChar w:fldCharType="end"/>
      </w:r>
      <w:r w:rsidR="00E02D21">
        <w:t xml:space="preserve">. The guidelines related to tobacco and alcohol consumption, nutrition intake, and physical activity encouragements are not only believed to tackle cancer incidents but they can also play a significant role in defeating other diseases including heart and chronic illnesses as well as diabetes </w:t>
      </w:r>
      <w:r w:rsidR="00E02D21">
        <w:fldChar w:fldCharType="begin">
          <w:fldData xml:space="preserve">PEVuZE5vdGU+PENpdGU+PEF1dGhvcj5Cb3lsZTwvQXV0aG9yPjxZZWFyPjIwMDM8L1llYXI+PFJl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k3My0xMDA1PC9wYWdlcz48dm9sdW1lPjE0PC92b2x1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4MjctMzY8L3BhZ2VzPjx2b2x1bWU+NDU8L3ZvbHVt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</w:fldData>
        </w:fldChar>
      </w:r>
      <w:r w:rsidR="007179AF">
        <w:instrText xml:space="preserve"> ADDIN EN.CITE </w:instrText>
      </w:r>
      <w:r w:rsidR="007179AF">
        <w:fldChar w:fldCharType="begin">
          <w:fldData xml:space="preserve">PEVuZE5vdGU+PENpdGU+PEF1dGhvcj5Cb3lsZTwvQXV0aG9yPjxZZWFyPjIwMDM8L1llYXI+PFJl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</w:fldData>
        </w:fldChar>
      </w:r>
      <w:r w:rsidR="007179AF">
        <w:instrText xml:space="preserve"> ADDIN EN.CITE.DATA </w:instrText>
      </w:r>
      <w:r w:rsidR="007179AF">
        <w:fldChar w:fldCharType="end"/>
      </w:r>
      <w:r w:rsidR="00E02D21">
        <w:fldChar w:fldCharType="separate"/>
      </w:r>
      <w:r>
        <w:rPr>
          <w:noProof/>
        </w:rPr>
        <w:t>[8, 9]</w:t>
      </w:r>
      <w:r w:rsidR="00E02D21">
        <w:fldChar w:fldCharType="end"/>
      </w:r>
      <w:r w:rsidR="00E02D21">
        <w:t xml:space="preserve">. </w:t>
      </w:r>
    </w:p>
    <w:p w14:paraId="26162E0D" w14:textId="77777777" w:rsidR="004A3AB7" w:rsidRDefault="00446773" w:rsidP="00727CB2">
      <w:r>
        <w:t>P</w:t>
      </w:r>
      <w:r w:rsidR="00AC46F9">
        <w:t xml:space="preserve">romoting healthy lifestyles is mandatory to decrease future incidents of cancers. To our best </w:t>
      </w:r>
      <w:r w:rsidR="00885835">
        <w:t xml:space="preserve">of </w:t>
      </w:r>
      <w:r w:rsidR="00AC46F9">
        <w:t xml:space="preserve">knowledge, the public awareness of risk factors for cancer </w:t>
      </w:r>
      <w:proofErr w:type="gramStart"/>
      <w:r w:rsidR="00AC46F9">
        <w:t>has never been studied</w:t>
      </w:r>
      <w:proofErr w:type="gramEnd"/>
      <w:r w:rsidR="00AC46F9">
        <w:t xml:space="preserve"> before comprehensively.</w:t>
      </w:r>
      <w:r w:rsidR="004A3AB7">
        <w:br w:type="page"/>
      </w:r>
    </w:p>
    <w:p w14:paraId="3BF16C4F" w14:textId="77777777" w:rsidR="004F64A2" w:rsidRDefault="004F64A2" w:rsidP="00D25EC1">
      <w:pPr>
        <w:pStyle w:val="Heading1"/>
      </w:pPr>
      <w:r>
        <w:lastRenderedPageBreak/>
        <w:t>METHODS</w:t>
      </w:r>
    </w:p>
    <w:p w14:paraId="37D4E665" w14:textId="77777777" w:rsidR="00FE7DD2" w:rsidRDefault="00FE7DD2" w:rsidP="00FE7DD2">
      <w:pPr>
        <w:pStyle w:val="Heading2"/>
        <w:spacing w:line="360" w:lineRule="auto"/>
      </w:pPr>
      <w:r>
        <w:t>Design Setting and Data Collection</w:t>
      </w:r>
    </w:p>
    <w:p w14:paraId="7D978668" w14:textId="77777777" w:rsidR="00FE7DD2" w:rsidRPr="00465244" w:rsidRDefault="00FE7DD2" w:rsidP="00930A94">
      <w:r>
        <w:t xml:space="preserve">A </w:t>
      </w:r>
      <w:r w:rsidRPr="00C362EC">
        <w:t>c</w:t>
      </w:r>
      <w:r>
        <w:t xml:space="preserve">ross-sectional survey was </w:t>
      </w:r>
      <w:r w:rsidR="00383C93">
        <w:t xml:space="preserve">conducted </w:t>
      </w:r>
      <w:r>
        <w:t xml:space="preserve">in four </w:t>
      </w:r>
      <w:r w:rsidR="00383C93">
        <w:t>randomly selected</w:t>
      </w:r>
      <w:r>
        <w:t xml:space="preserve"> Community Housing Projects (</w:t>
      </w:r>
      <w:r w:rsidR="00383C93">
        <w:t>PPR:</w:t>
      </w:r>
      <w:r>
        <w:t xml:space="preserve"> </w:t>
      </w:r>
      <w:r w:rsidRPr="00AD3970">
        <w:rPr>
          <w:noProof/>
        </w:rPr>
        <w:t>Projek</w:t>
      </w:r>
      <w:r>
        <w:t xml:space="preserve"> </w:t>
      </w:r>
      <w:r w:rsidRPr="00AD3970">
        <w:rPr>
          <w:noProof/>
        </w:rPr>
        <w:t>Perumehan</w:t>
      </w:r>
      <w:r>
        <w:t xml:space="preserve"> Rakyat) located in</w:t>
      </w:r>
      <w:r w:rsidR="00383C93">
        <w:t xml:space="preserve"> metropolitan</w:t>
      </w:r>
      <w:r>
        <w:t xml:space="preserve"> Kuala Lumpur</w:t>
      </w:r>
      <w:r w:rsidR="00383C93">
        <w:t>, Malaysia</w:t>
      </w:r>
      <w:r>
        <w:t>.</w:t>
      </w:r>
      <w:r w:rsidR="00383C93">
        <w:t xml:space="preserve"> From</w:t>
      </w:r>
      <w:r>
        <w:rPr>
          <w:rFonts w:cs="Times New Roman"/>
        </w:rPr>
        <w:t xml:space="preserve"> </w:t>
      </w:r>
      <w:r>
        <w:t>4728 households</w:t>
      </w:r>
      <w:r w:rsidR="00383C93">
        <w:t xml:space="preserve"> residing in PPRs</w:t>
      </w:r>
      <w:r>
        <w:t>, we</w:t>
      </w:r>
      <w:r w:rsidR="00383C93">
        <w:t xml:space="preserve"> </w:t>
      </w:r>
      <w:r>
        <w:t xml:space="preserve">selected 833 </w:t>
      </w:r>
      <w:r w:rsidRPr="000529F7">
        <w:rPr>
          <w:noProof/>
        </w:rPr>
        <w:t>households</w:t>
      </w:r>
      <w:r>
        <w:t xml:space="preserve"> using simple random sampling method. Then, individual</w:t>
      </w:r>
      <w:r w:rsidR="00383C93">
        <w:t xml:space="preserve"> adults</w:t>
      </w:r>
      <w:r>
        <w:t xml:space="preserve"> </w:t>
      </w:r>
      <w:r w:rsidR="00383C93">
        <w:t>(</w:t>
      </w:r>
      <w:r>
        <w:t xml:space="preserve">aged </w:t>
      </w:r>
      <w:r w:rsidR="00383C93">
        <w:rPr>
          <w:rFonts w:cs="Times New Roman"/>
        </w:rPr>
        <w:t>≥</w:t>
      </w:r>
      <w:r>
        <w:t>18 years</w:t>
      </w:r>
      <w:r w:rsidR="00383C93">
        <w:t>)</w:t>
      </w:r>
      <w:r>
        <w:t xml:space="preserve"> from sel</w:t>
      </w:r>
      <w:r w:rsidR="00930A94">
        <w:t>ected households were recruited.</w:t>
      </w:r>
      <w:r>
        <w:rPr>
          <w:color w:val="000000" w:themeColor="text1"/>
        </w:rPr>
        <w:t xml:space="preserve"> </w:t>
      </w:r>
      <w:r w:rsidRPr="00102D85">
        <w:rPr>
          <w:color w:val="000000" w:themeColor="text1"/>
        </w:rPr>
        <w:t xml:space="preserve">Written consents </w:t>
      </w:r>
      <w:r w:rsidRPr="005E0367">
        <w:rPr>
          <w:noProof/>
          <w:color w:val="000000" w:themeColor="text1"/>
        </w:rPr>
        <w:t>were taken</w:t>
      </w:r>
      <w:r w:rsidRPr="00102D85">
        <w:rPr>
          <w:color w:val="000000" w:themeColor="text1"/>
        </w:rPr>
        <w:t xml:space="preserve"> from all</w:t>
      </w:r>
      <w:r>
        <w:rPr>
          <w:color w:val="000000" w:themeColor="text1"/>
        </w:rPr>
        <w:t xml:space="preserve"> participants</w:t>
      </w:r>
      <w:r w:rsidRPr="00102D85">
        <w:rPr>
          <w:color w:val="000000" w:themeColor="text1"/>
        </w:rPr>
        <w:t>.</w:t>
      </w:r>
      <w:r w:rsidRPr="00107A4B">
        <w:t xml:space="preserve"> </w:t>
      </w:r>
      <w:r>
        <w:rPr>
          <w:lang w:val="en-MY"/>
        </w:rPr>
        <w:t>E</w:t>
      </w:r>
      <w:r w:rsidRPr="00026F67">
        <w:rPr>
          <w:lang w:val="en-MY"/>
        </w:rPr>
        <w:t>thic</w:t>
      </w:r>
      <w:r>
        <w:rPr>
          <w:lang w:val="en-MY"/>
        </w:rPr>
        <w:t>s</w:t>
      </w:r>
      <w:r w:rsidRPr="00026F67">
        <w:rPr>
          <w:lang w:val="en-MY"/>
        </w:rPr>
        <w:t xml:space="preserve"> application </w:t>
      </w:r>
      <w:r w:rsidRPr="000529F7">
        <w:rPr>
          <w:noProof/>
          <w:lang w:val="en-MY"/>
        </w:rPr>
        <w:t>was approved</w:t>
      </w:r>
      <w:r w:rsidRPr="00026F67">
        <w:rPr>
          <w:lang w:val="en-MY"/>
        </w:rPr>
        <w:t xml:space="preserve"> by</w:t>
      </w:r>
      <w:r>
        <w:rPr>
          <w:lang w:val="en-MY"/>
        </w:rPr>
        <w:t xml:space="preserve"> the</w:t>
      </w:r>
      <w:r w:rsidRPr="00026F67">
        <w:rPr>
          <w:lang w:val="en-MY"/>
        </w:rPr>
        <w:t xml:space="preserve"> </w:t>
      </w:r>
      <w:r w:rsidRPr="00BB48CC">
        <w:rPr>
          <w:noProof/>
          <w:lang w:val="en-MY"/>
        </w:rPr>
        <w:t>University</w:t>
      </w:r>
      <w:r w:rsidRPr="00026F67">
        <w:rPr>
          <w:lang w:val="en-MY"/>
        </w:rPr>
        <w:t xml:space="preserve"> of Malaya Medical </w:t>
      </w:r>
      <w:r w:rsidRPr="00BB48CC">
        <w:rPr>
          <w:noProof/>
          <w:lang w:val="en-MY"/>
        </w:rPr>
        <w:t>Centre</w:t>
      </w:r>
      <w:r>
        <w:rPr>
          <w:noProof/>
          <w:lang w:val="en-MY"/>
        </w:rPr>
        <w:t>;</w:t>
      </w:r>
      <w:r>
        <w:rPr>
          <w:lang w:val="en-MY"/>
        </w:rPr>
        <w:t xml:space="preserve"> Medical</w:t>
      </w:r>
      <w:r w:rsidRPr="00026F67">
        <w:rPr>
          <w:lang w:val="en-MY"/>
        </w:rPr>
        <w:t xml:space="preserve"> Ethic</w:t>
      </w:r>
      <w:r>
        <w:rPr>
          <w:lang w:val="en-MY"/>
        </w:rPr>
        <w:t>s</w:t>
      </w:r>
      <w:r w:rsidRPr="00026F67">
        <w:rPr>
          <w:lang w:val="en-MY"/>
        </w:rPr>
        <w:t xml:space="preserve"> Committee (Ref</w:t>
      </w:r>
      <w:r>
        <w:rPr>
          <w:lang w:val="en-MY"/>
        </w:rPr>
        <w:t>. n</w:t>
      </w:r>
      <w:r w:rsidRPr="00026F67">
        <w:rPr>
          <w:lang w:val="en-MY"/>
        </w:rPr>
        <w:t>o. 890.161).</w:t>
      </w:r>
      <w:r>
        <w:rPr>
          <w:lang w:val="en-MY"/>
        </w:rPr>
        <w:t xml:space="preserve"> This survey </w:t>
      </w:r>
      <w:proofErr w:type="gramStart"/>
      <w:r>
        <w:rPr>
          <w:lang w:val="en-MY"/>
        </w:rPr>
        <w:t>was conducted</w:t>
      </w:r>
      <w:proofErr w:type="gramEnd"/>
      <w:r>
        <w:rPr>
          <w:lang w:val="en-MY"/>
        </w:rPr>
        <w:t xml:space="preserve"> </w:t>
      </w:r>
      <w:r>
        <w:t>from February to November 2012.</w:t>
      </w:r>
    </w:p>
    <w:p w14:paraId="390C3C31" w14:textId="77777777" w:rsidR="00FE7DD2" w:rsidRDefault="00FE7DD2" w:rsidP="00FE7DD2">
      <w:pPr>
        <w:pStyle w:val="Heading2"/>
        <w:spacing w:line="360" w:lineRule="auto"/>
      </w:pPr>
      <w:r>
        <w:t>Sample Size</w:t>
      </w:r>
    </w:p>
    <w:p w14:paraId="256DF9BF" w14:textId="77777777" w:rsidR="004A4B7C" w:rsidRDefault="00C31B71" w:rsidP="003562C4">
      <w:r>
        <w:rPr>
          <w:noProof/>
        </w:rPr>
        <w:t>To determine the sample size we c</w:t>
      </w:r>
      <w:r w:rsidR="005D2A79">
        <w:rPr>
          <w:noProof/>
        </w:rPr>
        <w:t>onsider</w:t>
      </w:r>
      <w:r>
        <w:rPr>
          <w:noProof/>
        </w:rPr>
        <w:t>ed</w:t>
      </w:r>
      <w:r w:rsidR="00FE7DD2" w:rsidRPr="00EE615A">
        <w:rPr>
          <w:noProof/>
        </w:rPr>
        <w:t xml:space="preserve"> </w:t>
      </w:r>
      <w:r w:rsidR="005D2A79">
        <w:rPr>
          <w:noProof/>
        </w:rPr>
        <w:t xml:space="preserve">the following </w:t>
      </w:r>
      <w:r w:rsidR="00FE7DD2" w:rsidRPr="00EE615A">
        <w:rPr>
          <w:noProof/>
        </w:rPr>
        <w:t>assumptions</w:t>
      </w:r>
      <w:r w:rsidR="005D2A79">
        <w:rPr>
          <w:noProof/>
        </w:rPr>
        <w:t>:</w:t>
      </w:r>
      <w:r w:rsidR="00FE7DD2" w:rsidRPr="00EE615A">
        <w:rPr>
          <w:noProof/>
        </w:rPr>
        <w:t xml:space="preserve"> </w:t>
      </w:r>
      <w:r w:rsidR="005D2A79">
        <w:rPr>
          <w:noProof/>
        </w:rPr>
        <w:t>t</w:t>
      </w:r>
      <w:r w:rsidR="00FE7DD2" w:rsidRPr="005E0367">
        <w:rPr>
          <w:noProof/>
        </w:rPr>
        <w:t xml:space="preserve">he urban population in Kuala Lumpur to be </w:t>
      </w:r>
      <w:r w:rsidR="00FE7DD2">
        <w:rPr>
          <w:noProof/>
        </w:rPr>
        <w:t>five</w:t>
      </w:r>
      <w:r w:rsidR="00FE7DD2" w:rsidRPr="005E0367">
        <w:rPr>
          <w:noProof/>
        </w:rPr>
        <w:t xml:space="preserve"> million; the true frequencies of the surveyed population to lie between ± 5% of confidence limits; power to be </w:t>
      </w:r>
      <w:r w:rsidR="001319FA">
        <w:rPr>
          <w:noProof/>
        </w:rPr>
        <w:t>80%; and, the confidence</w:t>
      </w:r>
      <w:r w:rsidR="00FE7DD2" w:rsidRPr="005E0367">
        <w:rPr>
          <w:noProof/>
        </w:rPr>
        <w:t xml:space="preserve"> interval to be 95%.</w:t>
      </w:r>
      <w:r w:rsidR="00FE7DD2">
        <w:t xml:space="preserve"> We assumed that at least 50% of our population is aware of one or more </w:t>
      </w:r>
      <w:r w:rsidR="005D2A79">
        <w:t>cancer</w:t>
      </w:r>
      <w:r w:rsidR="004D77A3">
        <w:t xml:space="preserve"> risk factors</w:t>
      </w:r>
      <w:r w:rsidR="005D2A79">
        <w:t xml:space="preserve">. </w:t>
      </w:r>
      <w:r>
        <w:t xml:space="preserve">The calculated sample size was 384. </w:t>
      </w:r>
      <w:r w:rsidR="00FE7DD2" w:rsidRPr="00EE615A">
        <w:rPr>
          <w:noProof/>
        </w:rPr>
        <w:t xml:space="preserve">However, </w:t>
      </w:r>
      <w:r w:rsidR="00FE7DD2">
        <w:rPr>
          <w:noProof/>
        </w:rPr>
        <w:t xml:space="preserve">to increase the accuracy of our analysis </w:t>
      </w:r>
      <w:r w:rsidR="00FE7DD2" w:rsidRPr="005E0367">
        <w:rPr>
          <w:noProof/>
        </w:rPr>
        <w:t xml:space="preserve">we </w:t>
      </w:r>
      <w:r w:rsidR="00FE7DD2">
        <w:rPr>
          <w:noProof/>
        </w:rPr>
        <w:t>included</w:t>
      </w:r>
      <w:r w:rsidR="00FE7DD2" w:rsidRPr="005E0367">
        <w:rPr>
          <w:noProof/>
        </w:rPr>
        <w:t xml:space="preserve"> all eligible participants from the</w:t>
      </w:r>
      <w:r w:rsidR="00FE7DD2">
        <w:t xml:space="preserve"> household survey. The sample size was determined by </w:t>
      </w:r>
      <w:proofErr w:type="spellStart"/>
      <w:r w:rsidR="00FE7DD2">
        <w:t>OpenEpi</w:t>
      </w:r>
      <w:proofErr w:type="spellEnd"/>
      <w:r w:rsidR="00FE7DD2">
        <w:t xml:space="preserve"> online program </w:t>
      </w:r>
      <w:r w:rsidR="00FE7DD2">
        <w:fldChar w:fldCharType="begin"/>
      </w:r>
      <w:r w:rsidR="003562C4">
        <w:instrText xml:space="preserve"> ADDIN EN.CITE &lt;EndNote&gt;&lt;Cite&gt;&lt;Author&gt;Sullivan&lt;/Author&gt;&lt;Year&gt;2009&lt;/Year&gt;&lt;RecNum&gt;17599&lt;/RecNum&gt;&lt;DisplayText&gt;[10]&lt;/DisplayText&gt;&lt;record&gt;&lt;rec-number&gt;17599&lt;/rec-number&gt;&lt;foreign-keys&gt;&lt;key app="EN" db-id="pedsfxdvf5es9gee09r5955pd2at00r9a90x" timestamp="1408691618"&gt;17599&lt;/key&gt;&lt;/foreign-keys&gt;&lt;ref-type name="Journal Article"&gt;17&lt;/ref-type&gt;&lt;contributors&gt;&lt;authors&gt;&lt;author&gt;Sullivan, K. M.&lt;/author&gt;&lt;author&gt;Dean, A.&lt;/author&gt;&lt;author&gt;Soe, M. M.&lt;/author&gt;&lt;/authors&gt;&lt;/contributors&gt;&lt;auth-address&gt;Department of Epidemiology, Rollins School of Pubic Health, Emory University, Atlanta, GA 30322, USA. cdckms@sph.emory.edu&lt;/auth-address&gt;&lt;titles&gt;&lt;title&gt;OpenEpi: a web-based epidemiologic and statistical calculator for public health&lt;/title&gt;&lt;secondary-title&gt;Public Health Rep&lt;/secondary-title&gt;&lt;alt-title&gt;Public health reports&lt;/alt-title&gt;&lt;/titles&gt;&lt;periodical&gt;&lt;full-title&gt;Public Health Rep&lt;/full-title&gt;&lt;abbr-1&gt;Public health reports (Washington, D.C. : 1974)&lt;/abbr-1&gt;&lt;/periodical&gt;&lt;alt-periodical&gt;&lt;full-title&gt;Public health reports&lt;/full-title&gt;&lt;/alt-periodical&gt;&lt;pages&gt;471-4&lt;/pages&gt;&lt;volume&gt;124&lt;/volume&gt;&lt;number&gt;3&lt;/number&gt;&lt;keywords&gt;&lt;keyword&gt;*Epidemiologic Methods&lt;/keyword&gt;&lt;keyword&gt;Internet&lt;/keyword&gt;&lt;keyword&gt;Public Health/*education&lt;/keyword&gt;&lt;keyword&gt;*Software&lt;/keyword&gt;&lt;keyword&gt;Statistics as Topic&lt;/keyword&gt;&lt;/keywords&gt;&lt;dates&gt;&lt;year&gt;2009&lt;/year&gt;&lt;pub-dates&gt;&lt;date&gt;May-Jun&lt;/date&gt;&lt;/pub-dates&gt;&lt;/dates&gt;&lt;isbn&gt;0033-3549 (Print)&amp;#xD;0033-3549 (Linking)&lt;/isbn&gt;&lt;accession-num&gt;19445426&lt;/accession-num&gt;&lt;urls&gt;&lt;related-urls&gt;&lt;url&gt;http://www.ncbi.nlm.nih.gov/pubmed/19445426&lt;/url&gt;&lt;/related-urls&gt;&lt;/urls&gt;&lt;custom2&gt;2663701&lt;/custom2&gt;&lt;/record&gt;&lt;/Cite&gt;&lt;/EndNote&gt;</w:instrText>
      </w:r>
      <w:r w:rsidR="00FE7DD2">
        <w:fldChar w:fldCharType="separate"/>
      </w:r>
      <w:r w:rsidR="003562C4">
        <w:rPr>
          <w:noProof/>
        </w:rPr>
        <w:t>[10]</w:t>
      </w:r>
      <w:r w:rsidR="00FE7DD2">
        <w:fldChar w:fldCharType="end"/>
      </w:r>
      <w:r w:rsidR="00FE7DD2">
        <w:t>.</w:t>
      </w:r>
    </w:p>
    <w:p w14:paraId="0712D4FB" w14:textId="77777777" w:rsidR="00334E38" w:rsidRDefault="00334E38" w:rsidP="00334E38">
      <w:pPr>
        <w:pStyle w:val="Heading2"/>
      </w:pPr>
      <w:r>
        <w:t>Risk factors for cancer</w:t>
      </w:r>
    </w:p>
    <w:p w14:paraId="78814452" w14:textId="77777777" w:rsidR="00A02FBE" w:rsidRDefault="00334E38" w:rsidP="003562C4">
      <w:r>
        <w:rPr>
          <w:noProof/>
        </w:rPr>
        <w:t>We conducted this study using t</w:t>
      </w:r>
      <w:r w:rsidRPr="005E0367">
        <w:rPr>
          <w:noProof/>
        </w:rPr>
        <w:t>he cancer awareness measure (CAM)</w:t>
      </w:r>
      <w:r>
        <w:rPr>
          <w:noProof/>
        </w:rPr>
        <w:t xml:space="preserve"> </w:t>
      </w:r>
      <w:r>
        <w:fldChar w:fldCharType="begin"/>
      </w:r>
      <w:r w:rsidR="003562C4">
        <w:instrText xml:space="preserve"> ADDIN EN.CITE &lt;EndNote&gt;&lt;Cite&gt;&lt;Author&gt;Cancer Research UK&lt;/Author&gt;&lt;Year&gt;2008&lt;/Year&gt;&lt;RecNum&gt;18254&lt;/RecNum&gt;&lt;DisplayText&gt;[11]&lt;/DisplayText&gt;&lt;record&gt;&lt;rec-number&gt;18254&lt;/rec-number&gt;&lt;foreign-keys&gt;&lt;key app="EN" db-id="pedsfxdvf5es9gee09r5955pd2at00r9a90x" timestamp="1416445353"&gt;18254&lt;/key&gt;&lt;/foreign-keys&gt;&lt;ref-type name="Manuscript"&gt;36&lt;/ref-type&gt;&lt;contributors&gt;&lt;authors&gt;&lt;author&gt;Cancer Research UK,&lt;/author&gt;&lt;/authors&gt;&lt;/contributors&gt;&lt;titles&gt;&lt;title&gt;Cancer awareness measure (CAM) toolkit (version 2)&lt;/title&gt;&lt;/titles&gt;&lt;dates&gt;&lt;year&gt;2008&lt;/year&gt;&lt;/dates&gt;&lt;publisher&gt;Cancer Research UK, University College London, Kings College and University of Oxford&lt;/publisher&gt;&lt;urls&gt;&lt;/urls&gt;&lt;/record&gt;&lt;/Cite&gt;&lt;/EndNote&gt;</w:instrText>
      </w:r>
      <w:r>
        <w:fldChar w:fldCharType="separate"/>
      </w:r>
      <w:r w:rsidR="003562C4">
        <w:rPr>
          <w:noProof/>
        </w:rPr>
        <w:t>[11]</w:t>
      </w:r>
      <w:r>
        <w:fldChar w:fldCharType="end"/>
      </w:r>
      <w:r>
        <w:t>.</w:t>
      </w:r>
      <w:r w:rsidR="00A02FBE">
        <w:t xml:space="preserve"> The unprompted (</w:t>
      </w:r>
      <w:r w:rsidR="005A6DC8">
        <w:t>recall</w:t>
      </w:r>
      <w:r w:rsidR="00E32B03">
        <w:t>—</w:t>
      </w:r>
      <w:r w:rsidR="00A02FBE">
        <w:t>open question)</w:t>
      </w:r>
      <w:r w:rsidR="00E32B03">
        <w:t xml:space="preserve"> question</w:t>
      </w:r>
      <w:r w:rsidR="00A02FBE">
        <w:t xml:space="preserve"> was ‘what things do you think affect a person’s chance of getting cancer?’ The respondents </w:t>
      </w:r>
      <w:proofErr w:type="gramStart"/>
      <w:r w:rsidR="00A02FBE">
        <w:t>were asked</w:t>
      </w:r>
      <w:proofErr w:type="gramEnd"/>
      <w:r w:rsidR="00A02FBE">
        <w:t xml:space="preserve"> to include as many risk factors as they</w:t>
      </w:r>
      <w:r w:rsidR="00E32B03">
        <w:t xml:space="preserve"> could</w:t>
      </w:r>
      <w:r w:rsidR="00A02FBE">
        <w:t xml:space="preserve"> recall</w:t>
      </w:r>
      <w:r w:rsidRPr="005E0367">
        <w:rPr>
          <w:noProof/>
        </w:rPr>
        <w:t>.</w:t>
      </w:r>
      <w:r>
        <w:t xml:space="preserve"> </w:t>
      </w:r>
      <w:r w:rsidR="00A02FBE">
        <w:t xml:space="preserve">In addition, ‘in the next year, who is most likely to develop cancer? Someone in their…’ assessed the awareness of the age risk factor for cancer. </w:t>
      </w:r>
      <w:r w:rsidR="006F25F3">
        <w:t>Various</w:t>
      </w:r>
      <w:r w:rsidR="00720840">
        <w:t xml:space="preserve"> risk factors for cancer</w:t>
      </w:r>
      <w:r w:rsidR="00102FDB">
        <w:t xml:space="preserve"> </w:t>
      </w:r>
      <w:r w:rsidR="006F25F3">
        <w:t xml:space="preserve">were </w:t>
      </w:r>
      <w:r w:rsidR="006F25F3">
        <w:lastRenderedPageBreak/>
        <w:t xml:space="preserve">included </w:t>
      </w:r>
      <w:r w:rsidR="00102FDB">
        <w:t>in t</w:t>
      </w:r>
      <w:r w:rsidR="00A02FBE">
        <w:t>he prompted</w:t>
      </w:r>
      <w:r w:rsidR="005A6DC8">
        <w:t xml:space="preserve"> questions (recognition</w:t>
      </w:r>
      <w:r w:rsidR="00E32B03">
        <w:t>—</w:t>
      </w:r>
      <w:r w:rsidR="005A6DC8">
        <w:t>closed)</w:t>
      </w:r>
      <w:r w:rsidR="006F25F3">
        <w:t xml:space="preserve">. </w:t>
      </w:r>
      <w:proofErr w:type="gramStart"/>
      <w:r w:rsidR="00FA48A9">
        <w:t>The following cancer risk factors were included in the questionnaire:</w:t>
      </w:r>
      <w:r w:rsidR="00A02FBE">
        <w:t xml:space="preserve"> active and passive smoking</w:t>
      </w:r>
      <w:r w:rsidR="00FA48A9">
        <w:t>;</w:t>
      </w:r>
      <w:r w:rsidR="00A02FBE">
        <w:t xml:space="preserve"> drinking alcoholic beverages</w:t>
      </w:r>
      <w:r w:rsidR="00FA48A9">
        <w:t>;</w:t>
      </w:r>
      <w:r w:rsidR="00A02FBE">
        <w:t xml:space="preserve"> low intake of fruit and vegetables daily</w:t>
      </w:r>
      <w:r w:rsidR="00FA48A9">
        <w:t>;</w:t>
      </w:r>
      <w:r w:rsidR="00A02FBE">
        <w:t xml:space="preserve"> eating red/processed meat daily</w:t>
      </w:r>
      <w:r w:rsidR="00FA48A9">
        <w:t>;</w:t>
      </w:r>
      <w:r w:rsidR="00A02FBE">
        <w:t xml:space="preserve"> being overweight/obese</w:t>
      </w:r>
      <w:r w:rsidR="00FA48A9">
        <w:t>;</w:t>
      </w:r>
      <w:r w:rsidR="00A02FBE">
        <w:t xml:space="preserve"> being over 70 years old</w:t>
      </w:r>
      <w:r w:rsidR="00FA48A9">
        <w:t>;</w:t>
      </w:r>
      <w:r w:rsidR="00A02FBE">
        <w:t xml:space="preserve"> having a close relative with cancer</w:t>
      </w:r>
      <w:r w:rsidR="00FA48A9">
        <w:t>;</w:t>
      </w:r>
      <w:r w:rsidR="00A02FBE">
        <w:t xml:space="preserve"> infection with </w:t>
      </w:r>
      <w:r w:rsidR="00F65E76">
        <w:t xml:space="preserve">Human Papillomavirus </w:t>
      </w:r>
      <w:r w:rsidR="00A02FBE">
        <w:t>(</w:t>
      </w:r>
      <w:r w:rsidR="00F65E76">
        <w:t>HPV</w:t>
      </w:r>
      <w:r w:rsidR="00A02FBE">
        <w:t>)</w:t>
      </w:r>
      <w:r w:rsidR="00FA48A9">
        <w:t>;</w:t>
      </w:r>
      <w:r w:rsidR="00A02FBE">
        <w:t xml:space="preserve"> and</w:t>
      </w:r>
      <w:r w:rsidR="00FA48A9">
        <w:t>,</w:t>
      </w:r>
      <w:r w:rsidR="00A02FBE">
        <w:t xml:space="preserve"> doing less than 30 min</w:t>
      </w:r>
      <w:r w:rsidR="00881BAC">
        <w:t>ute</w:t>
      </w:r>
      <w:r w:rsidR="00A02FBE">
        <w:t xml:space="preserve">s of moderate physical activity </w:t>
      </w:r>
      <w:r w:rsidR="00E36FED">
        <w:t>five times a week.</w:t>
      </w:r>
      <w:proofErr w:type="gramEnd"/>
      <w:r w:rsidR="00E36FED">
        <w:t xml:space="preserve"> If respondents agreed or strongly agreed with</w:t>
      </w:r>
      <w:r w:rsidR="00121D96">
        <w:t xml:space="preserve"> any of the</w:t>
      </w:r>
      <w:r w:rsidR="00E36FED">
        <w:t xml:space="preserve"> risk factors, the response considered </w:t>
      </w:r>
      <w:proofErr w:type="gramStart"/>
      <w:r w:rsidR="00E36FED">
        <w:t>to be positive</w:t>
      </w:r>
      <w:proofErr w:type="gramEnd"/>
      <w:r w:rsidR="00E36FED">
        <w:t xml:space="preserve"> (the respondent is aware of the risk factor). In the end, these risk factors </w:t>
      </w:r>
      <w:proofErr w:type="gramStart"/>
      <w:r w:rsidR="00E36FED">
        <w:t>were summed up</w:t>
      </w:r>
      <w:proofErr w:type="gramEnd"/>
      <w:r w:rsidR="00E36FED">
        <w:t xml:space="preserve"> to form the overall awareness of cancer risk factors.</w:t>
      </w:r>
    </w:p>
    <w:p w14:paraId="12270543" w14:textId="77777777" w:rsidR="00516904" w:rsidRDefault="00516904" w:rsidP="00121D96">
      <w:r>
        <w:t>The CAM questionnaire also included questions regarding the three most common cancer</w:t>
      </w:r>
      <w:r w:rsidR="005F0E2D">
        <w:t>s</w:t>
      </w:r>
      <w:r>
        <w:t xml:space="preserve"> in women and men (unprompted</w:t>
      </w:r>
      <w:r w:rsidR="00121D96">
        <w:t>—</w:t>
      </w:r>
      <w:r w:rsidR="005F0E2D">
        <w:t>open</w:t>
      </w:r>
      <w:r>
        <w:t>).</w:t>
      </w:r>
      <w:r w:rsidR="000E36A3">
        <w:t xml:space="preserve"> In addition, the following question assessed whether respondent is aware of any </w:t>
      </w:r>
      <w:proofErr w:type="gramStart"/>
      <w:r w:rsidR="000E36A3">
        <w:t>breast cancer screenings</w:t>
      </w:r>
      <w:r w:rsidR="00121D96">
        <w:t xml:space="preserve"> </w:t>
      </w:r>
      <w:proofErr w:type="spellStart"/>
      <w:r w:rsidR="00121D96">
        <w:t>programmes</w:t>
      </w:r>
      <w:proofErr w:type="spellEnd"/>
      <w:proofErr w:type="gramEnd"/>
      <w:r w:rsidR="00121D96">
        <w:t xml:space="preserve"> being</w:t>
      </w:r>
      <w:r w:rsidR="000E36A3">
        <w:t xml:space="preserve"> conducted by Ministry of Health Malaysia: </w:t>
      </w:r>
      <w:r>
        <w:t xml:space="preserve">‘as far as you are aware, is there a MOH breast cancer screening </w:t>
      </w:r>
      <w:proofErr w:type="spellStart"/>
      <w:r>
        <w:t>programme</w:t>
      </w:r>
      <w:proofErr w:type="spellEnd"/>
      <w:r>
        <w:t>?’</w:t>
      </w:r>
      <w:r w:rsidR="000E36A3">
        <w:t xml:space="preserve"> </w:t>
      </w:r>
      <w:r>
        <w:t xml:space="preserve">This question </w:t>
      </w:r>
      <w:proofErr w:type="gramStart"/>
      <w:r>
        <w:t xml:space="preserve">was </w:t>
      </w:r>
      <w:r w:rsidR="000E36A3">
        <w:t>accompanied</w:t>
      </w:r>
      <w:proofErr w:type="gramEnd"/>
      <w:r w:rsidR="000E36A3">
        <w:t xml:space="preserve"> </w:t>
      </w:r>
      <w:r>
        <w:t>by</w:t>
      </w:r>
      <w:r w:rsidR="000E36A3">
        <w:t>:</w:t>
      </w:r>
      <w:r>
        <w:t xml:space="preserve"> ‘if YES, at what age are women first invited for breast cancer screening?’ The same questions </w:t>
      </w:r>
      <w:proofErr w:type="gramStart"/>
      <w:r>
        <w:t>were asked</w:t>
      </w:r>
      <w:proofErr w:type="gramEnd"/>
      <w:r>
        <w:t xml:space="preserve"> for the ‘cervical cancer screening (smear)’ </w:t>
      </w:r>
      <w:proofErr w:type="spellStart"/>
      <w:r>
        <w:t>programme</w:t>
      </w:r>
      <w:proofErr w:type="spellEnd"/>
      <w:r>
        <w:t xml:space="preserve"> being conducted in Malaysia. </w:t>
      </w:r>
      <w:r w:rsidR="000E36A3">
        <w:t>Finally, t</w:t>
      </w:r>
      <w:r>
        <w:t xml:space="preserve">he history of cancer in a relative/close friend/other friends </w:t>
      </w:r>
      <w:proofErr w:type="gramStart"/>
      <w:r>
        <w:t>were assessed</w:t>
      </w:r>
      <w:proofErr w:type="gramEnd"/>
      <w:r>
        <w:t xml:space="preserve"> by ‘have you, your family or close friends had cancer?’</w:t>
      </w:r>
    </w:p>
    <w:p w14:paraId="7E019E66" w14:textId="77777777" w:rsidR="00334E38" w:rsidRDefault="00334E38" w:rsidP="004B4B28">
      <w:r w:rsidRPr="002517DE">
        <w:t>The original CAM questionnaire</w:t>
      </w:r>
      <w:r>
        <w:t xml:space="preserve"> </w:t>
      </w:r>
      <w:proofErr w:type="gramStart"/>
      <w:r>
        <w:t>was translated</w:t>
      </w:r>
      <w:proofErr w:type="gramEnd"/>
      <w:r>
        <w:t xml:space="preserve"> into local language</w:t>
      </w:r>
      <w:r w:rsidR="002517DE">
        <w:t xml:space="preserve"> of Malaysia, i.e.,</w:t>
      </w:r>
      <w:r>
        <w:t xml:space="preserve"> Bahasa </w:t>
      </w:r>
      <w:proofErr w:type="spellStart"/>
      <w:r>
        <w:t>Melayu</w:t>
      </w:r>
      <w:proofErr w:type="spellEnd"/>
      <w:r>
        <w:t xml:space="preserve">. </w:t>
      </w:r>
      <w:r w:rsidR="002517DE">
        <w:t>Independent individuals performed forward and backward translation</w:t>
      </w:r>
      <w:r w:rsidRPr="00EE615A">
        <w:rPr>
          <w:noProof/>
        </w:rPr>
        <w:t>.</w:t>
      </w:r>
      <w:r w:rsidR="004B4B28">
        <w:rPr>
          <w:noProof/>
        </w:rPr>
        <w:t xml:space="preserve"> </w:t>
      </w:r>
      <w:r w:rsidRPr="00EE615A">
        <w:rPr>
          <w:noProof/>
        </w:rPr>
        <w:t xml:space="preserve">Before </w:t>
      </w:r>
      <w:r w:rsidRPr="005E0367">
        <w:rPr>
          <w:noProof/>
        </w:rPr>
        <w:t>conducting the survey</w:t>
      </w:r>
      <w:r w:rsidRPr="00EE615A">
        <w:rPr>
          <w:noProof/>
        </w:rPr>
        <w:t xml:space="preserve">, face validity was done with 30 </w:t>
      </w:r>
      <w:r>
        <w:rPr>
          <w:noProof/>
        </w:rPr>
        <w:t>respondents</w:t>
      </w:r>
      <w:r w:rsidRPr="00EE615A">
        <w:rPr>
          <w:noProof/>
        </w:rPr>
        <w:t xml:space="preserve">. </w:t>
      </w:r>
      <w:r>
        <w:rPr>
          <w:noProof/>
        </w:rPr>
        <w:t>The intentions were</w:t>
      </w:r>
      <w:r w:rsidRPr="005E0367">
        <w:rPr>
          <w:noProof/>
        </w:rPr>
        <w:t>:</w:t>
      </w:r>
      <w:r>
        <w:rPr>
          <w:noProof/>
        </w:rPr>
        <w:t xml:space="preserve"> </w:t>
      </w:r>
      <w:r w:rsidRPr="005E0367">
        <w:rPr>
          <w:noProof/>
        </w:rPr>
        <w:t xml:space="preserve">1) </w:t>
      </w:r>
      <w:r>
        <w:rPr>
          <w:noProof/>
        </w:rPr>
        <w:t xml:space="preserve">to assess the </w:t>
      </w:r>
      <w:r w:rsidRPr="005E0367">
        <w:rPr>
          <w:noProof/>
        </w:rPr>
        <w:t>comprehensiveness</w:t>
      </w:r>
      <w:r>
        <w:rPr>
          <w:noProof/>
        </w:rPr>
        <w:t>, simplicity, understandability,</w:t>
      </w:r>
      <w:r w:rsidRPr="005E0367">
        <w:rPr>
          <w:noProof/>
        </w:rPr>
        <w:t xml:space="preserve"> and clarity of the questionnaire; 2) </w:t>
      </w:r>
      <w:r>
        <w:rPr>
          <w:noProof/>
        </w:rPr>
        <w:t xml:space="preserve">to diagnose </w:t>
      </w:r>
      <w:r w:rsidRPr="005E0367">
        <w:rPr>
          <w:noProof/>
        </w:rPr>
        <w:t>whether</w:t>
      </w:r>
      <w:r>
        <w:rPr>
          <w:noProof/>
        </w:rPr>
        <w:t xml:space="preserve"> there is</w:t>
      </w:r>
      <w:r w:rsidRPr="005E0367">
        <w:rPr>
          <w:noProof/>
        </w:rPr>
        <w:t xml:space="preserve"> any inappropriate, redundant or missing items</w:t>
      </w:r>
      <w:r>
        <w:rPr>
          <w:noProof/>
        </w:rPr>
        <w:t xml:space="preserve"> included that may dilute the contents; 3)</w:t>
      </w:r>
      <w:r w:rsidRPr="005E0367">
        <w:rPr>
          <w:noProof/>
        </w:rPr>
        <w:t xml:space="preserve"> </w:t>
      </w:r>
      <w:r>
        <w:rPr>
          <w:noProof/>
        </w:rPr>
        <w:t xml:space="preserve">to evaluate </w:t>
      </w:r>
      <w:r w:rsidRPr="005E0367">
        <w:rPr>
          <w:noProof/>
        </w:rPr>
        <w:t>how likely the questionnaire address</w:t>
      </w:r>
      <w:r>
        <w:rPr>
          <w:noProof/>
        </w:rPr>
        <w:t>es</w:t>
      </w:r>
      <w:r w:rsidRPr="005E0367">
        <w:rPr>
          <w:noProof/>
        </w:rPr>
        <w:t xml:space="preserve"> the research objective</w:t>
      </w:r>
      <w:r>
        <w:rPr>
          <w:noProof/>
        </w:rPr>
        <w:t>s</w:t>
      </w:r>
      <w:r w:rsidRPr="005E0367">
        <w:rPr>
          <w:noProof/>
        </w:rPr>
        <w:t xml:space="preserve">; </w:t>
      </w:r>
      <w:r>
        <w:rPr>
          <w:noProof/>
        </w:rPr>
        <w:t>4</w:t>
      </w:r>
      <w:r w:rsidRPr="005E0367">
        <w:rPr>
          <w:noProof/>
        </w:rPr>
        <w:t xml:space="preserve">) </w:t>
      </w:r>
      <w:r>
        <w:rPr>
          <w:noProof/>
        </w:rPr>
        <w:t xml:space="preserve">to find </w:t>
      </w:r>
      <w:r w:rsidRPr="005E0367">
        <w:rPr>
          <w:noProof/>
        </w:rPr>
        <w:t>the relevancy, flow</w:t>
      </w:r>
      <w:r>
        <w:rPr>
          <w:noProof/>
        </w:rPr>
        <w:t>,</w:t>
      </w:r>
      <w:r w:rsidRPr="005E0367">
        <w:rPr>
          <w:noProof/>
        </w:rPr>
        <w:t xml:space="preserve"> arrangement</w:t>
      </w:r>
      <w:r>
        <w:rPr>
          <w:noProof/>
        </w:rPr>
        <w:t>, and proper wording</w:t>
      </w:r>
      <w:r w:rsidRPr="005E0367">
        <w:rPr>
          <w:noProof/>
        </w:rPr>
        <w:t xml:space="preserve"> of the </w:t>
      </w:r>
      <w:r>
        <w:rPr>
          <w:noProof/>
        </w:rPr>
        <w:t>inquiries</w:t>
      </w:r>
      <w:r w:rsidRPr="005E0367">
        <w:rPr>
          <w:noProof/>
        </w:rPr>
        <w:t>.</w:t>
      </w:r>
      <w:r>
        <w:t xml:space="preserve"> The internal </w:t>
      </w:r>
      <w:r>
        <w:lastRenderedPageBreak/>
        <w:t xml:space="preserve">reliability, assessing by Cronbach’s </w:t>
      </w:r>
      <w:r>
        <w:rPr>
          <w:rFonts w:cs="Times New Roman"/>
        </w:rPr>
        <w:t>α,</w:t>
      </w:r>
      <w:r>
        <w:t xml:space="preserve"> was 0.95 indicating that the questionnaire items measured the same construct. We conducted face to face interviews both pilot testing and survey by using trained interviewers. </w:t>
      </w:r>
    </w:p>
    <w:p w14:paraId="1F269EB3" w14:textId="77777777" w:rsidR="00FE7DD2" w:rsidRPr="00BC1551" w:rsidRDefault="00FE7DD2" w:rsidP="00FE7DD2">
      <w:pPr>
        <w:pStyle w:val="Heading2"/>
        <w:spacing w:line="360" w:lineRule="auto"/>
      </w:pPr>
      <w:r w:rsidRPr="00BC1551">
        <w:t>Demographic and Socioeconomic Variables</w:t>
      </w:r>
    </w:p>
    <w:p w14:paraId="27A30562" w14:textId="77777777" w:rsidR="00FE7DD2" w:rsidRDefault="00FE7DD2" w:rsidP="003562C4">
      <w:r w:rsidRPr="001E7478">
        <w:rPr>
          <w:noProof/>
        </w:rPr>
        <w:t>The demographic variables included age (in years), gender, marital status (i.e., single, married, divorced, and widow/widower), and ethnic/race (i.e., classified under Malay, Indian, and Chinese/others—we combined the last two groups as the observations were too few).</w:t>
      </w:r>
      <w:r>
        <w:t xml:space="preserve"> The socioeconomic status (SES) variables were monthly income, highest education obtained, and occupational status. The classifications for income levels were below 1,000 RM; 1,000</w:t>
      </w:r>
      <w:r>
        <w:rPr>
          <w:rFonts w:cs="Times New Roman"/>
        </w:rPr>
        <w:t>–</w:t>
      </w:r>
      <w:r>
        <w:t>1,999RM; 2,000</w:t>
      </w:r>
      <w:r>
        <w:rPr>
          <w:rFonts w:cs="Times New Roman"/>
        </w:rPr>
        <w:t>–</w:t>
      </w:r>
      <w:r>
        <w:t>2,999RM</w:t>
      </w:r>
      <w:proofErr w:type="gramStart"/>
      <w:r>
        <w:t>;</w:t>
      </w:r>
      <w:proofErr w:type="gramEnd"/>
      <w:r>
        <w:t xml:space="preserve"> and, above 3,000 RM. The highest education obtained </w:t>
      </w:r>
      <w:r w:rsidRPr="001E7478">
        <w:rPr>
          <w:noProof/>
        </w:rPr>
        <w:t>was categorized</w:t>
      </w:r>
      <w:r>
        <w:t xml:space="preserve"> </w:t>
      </w:r>
      <w:r>
        <w:rPr>
          <w:noProof/>
        </w:rPr>
        <w:t>as</w:t>
      </w:r>
      <w:r>
        <w:t xml:space="preserve"> none (no official education); primary (1</w:t>
      </w:r>
      <w:r>
        <w:rPr>
          <w:rFonts w:cs="Times New Roman"/>
        </w:rPr>
        <w:t>–</w:t>
      </w:r>
      <w:r>
        <w:t>6 years); secondary (7</w:t>
      </w:r>
      <w:r>
        <w:rPr>
          <w:rFonts w:cs="Times New Roman"/>
        </w:rPr>
        <w:t>–</w:t>
      </w:r>
      <w:r>
        <w:t>12 years)</w:t>
      </w:r>
      <w:proofErr w:type="gramStart"/>
      <w:r>
        <w:t>;</w:t>
      </w:r>
      <w:proofErr w:type="gramEnd"/>
      <w:r>
        <w:t xml:space="preserve"> and, tertiary (above 13 years). Finally, occupational statuses were grouped as paid-employee, self-employed, </w:t>
      </w:r>
      <w:r w:rsidRPr="00BB48CC">
        <w:rPr>
          <w:noProof/>
        </w:rPr>
        <w:t>retire</w:t>
      </w:r>
      <w:r>
        <w:rPr>
          <w:noProof/>
        </w:rPr>
        <w:t>d</w:t>
      </w:r>
      <w:r>
        <w:t xml:space="preserve">, the </w:t>
      </w:r>
      <w:r w:rsidRPr="00BB48CC">
        <w:rPr>
          <w:noProof/>
        </w:rPr>
        <w:t>house</w:t>
      </w:r>
      <w:r>
        <w:t xml:space="preserve"> maker, and others </w:t>
      </w:r>
      <w:r>
        <w:fldChar w:fldCharType="begin"/>
      </w:r>
      <w:r w:rsidR="003562C4">
        <w:instrText xml:space="preserve"> ADDIN EN.CITE &lt;EndNote&gt;&lt;Cite&gt;&lt;Author&gt;Department of Statistics Malaysia&lt;/Author&gt;&lt;Year&gt;2013&lt;/Year&gt;&lt;RecNum&gt;3458&lt;/RecNum&gt;&lt;DisplayText&gt;[12, 13]&lt;/DisplayText&gt;&lt;record&gt;&lt;rec-number&gt;3458&lt;/rec-number&gt;&lt;foreign-keys&gt;&lt;key app="EN" db-id="pedsfxdvf5es9gee09r5955pd2at00r9a90x" timestamp="1388731670"&gt;3458&lt;/key&gt;&lt;/foreign-keys&gt;&lt;ref-type name="Web Page"&gt;12&lt;/ref-type&gt;&lt;contributors&gt;&lt;authors&gt;&lt;author&gt;Department of Statistics Malaysia,&lt;/author&gt;&lt;/authors&gt;&lt;/contributors&gt;&lt;titles&gt;&lt;title&gt;Codes &amp;amp; Classifications&lt;/title&gt;&lt;/titles&gt;&lt;number&gt;01.08.2013&lt;/number&gt;&lt;dates&gt;&lt;year&gt;2013&lt;/year&gt;&lt;/dates&gt;&lt;pub-location&gt;http://www.statistics.gov.my/portal/index.php?option=com_content&amp;amp;view=article&amp;amp;id=1492&amp;amp;Itemid=99&amp;amp;lang=en&lt;/pub-location&gt;&lt;urls&gt;&lt;related-urls&gt;&lt;url&gt;http://www.statistics.gov.my/portal/index.php?option=com_content&amp;amp;view=article&amp;amp;id=1492&amp;amp;Itemid=99&amp;amp;lang=en&lt;/url&gt;&lt;/related-urls&gt;&lt;/urls&gt;&lt;/record&gt;&lt;/Cite&gt;&lt;Cite&gt;&lt;Author&gt;The HLS-EU Consortium&lt;/Author&gt;&lt;Year&gt;2012&lt;/Year&gt;&lt;RecNum&gt;18143&lt;/RecNum&gt;&lt;record&gt;&lt;rec-number&gt;18143&lt;/rec-number&gt;&lt;foreign-keys&gt;&lt;key app="EN" db-id="pedsfxdvf5es9gee09r5955pd2at00r9a90x" timestamp="1412843711"&gt;18143&lt;/key&gt;&lt;/foreign-keys&gt;&lt;ref-type name="Report"&gt;27&lt;/ref-type&gt;&lt;contributors&gt;&lt;authors&gt;&lt;author&gt;The HLS-EU Consortium,,&lt;/author&gt;&lt;/authors&gt;&lt;/contributors&gt;&lt;titles&gt;&lt;title&gt;Final report Executive summary (D17)&lt;/title&gt;&lt;secondary-title&gt;The European Health Literacy Project (HLS-EU)&lt;/secondary-title&gt;&lt;/titles&gt;&lt;dates&gt;&lt;year&gt;2012&lt;/year&gt;&lt;/dates&gt;&lt;pub-location&gt;http://www.maastrichtuniversity.nl/web/file?uuid=b994bc0b-bf89-477c-af47-125cfbea4666&amp;amp;owner=5113a977-24b4-40c8-96e3-4b38cf5e99f5&lt;/pub-location&gt;&lt;urls&gt;&lt;related-urls&gt;&lt;url&gt;http://www.maastrichtuniversity.nl/web/file?uuid=b994bc0b-bf89-477c-af47-125cfbea4666&amp;amp;owner=5113a977-24b4-40c8-96e3-4b38cf5e99f5&lt;/url&gt;&lt;/related-urls&gt;&lt;/urls&gt;&lt;access-date&gt;01.04.2014&lt;/access-date&gt;&lt;/record&gt;&lt;/Cite&gt;&lt;/EndNote&gt;</w:instrText>
      </w:r>
      <w:r>
        <w:fldChar w:fldCharType="separate"/>
      </w:r>
      <w:r w:rsidR="003562C4">
        <w:rPr>
          <w:noProof/>
        </w:rPr>
        <w:t>[12, 13]</w:t>
      </w:r>
      <w:r>
        <w:fldChar w:fldCharType="end"/>
      </w:r>
      <w:r>
        <w:t>. The others included students, traineeship or apprenticeship.</w:t>
      </w:r>
    </w:p>
    <w:p w14:paraId="3412379A" w14:textId="77777777" w:rsidR="00FE7DD2" w:rsidRDefault="00FE7DD2" w:rsidP="00FE7DD2">
      <w:pPr>
        <w:pStyle w:val="Heading2"/>
        <w:spacing w:line="360" w:lineRule="auto"/>
      </w:pPr>
      <w:r>
        <w:t>Statistical Analysis</w:t>
      </w:r>
    </w:p>
    <w:p w14:paraId="39EBCEDC" w14:textId="77777777" w:rsidR="00974D3E" w:rsidRDefault="00FE7DD2" w:rsidP="00A37AFB">
      <w:r>
        <w:t xml:space="preserve">Descriptive </w:t>
      </w:r>
      <w:r w:rsidRPr="00BB48CC">
        <w:rPr>
          <w:noProof/>
        </w:rPr>
        <w:t>analy</w:t>
      </w:r>
      <w:r w:rsidR="006231F0">
        <w:rPr>
          <w:noProof/>
        </w:rPr>
        <w:t>s</w:t>
      </w:r>
      <w:r w:rsidRPr="00BB48CC">
        <w:rPr>
          <w:noProof/>
        </w:rPr>
        <w:t>es</w:t>
      </w:r>
      <w:r>
        <w:t xml:space="preserve"> were conducted for </w:t>
      </w:r>
      <w:r w:rsidRPr="00BC1551">
        <w:t xml:space="preserve">demographic and </w:t>
      </w:r>
      <w:r>
        <w:t xml:space="preserve">SES </w:t>
      </w:r>
      <w:r w:rsidRPr="00BC1551">
        <w:t>characteristics</w:t>
      </w:r>
      <w:r>
        <w:t xml:space="preserve"> of respondents as well as for </w:t>
      </w:r>
      <w:r w:rsidR="006231F0">
        <w:t>prompted and unprompted cancer warning signs and risk factors</w:t>
      </w:r>
      <w:r w:rsidRPr="00BC1551">
        <w:t xml:space="preserve">. </w:t>
      </w:r>
      <w:r>
        <w:t xml:space="preserve">The analysis of covariance (ANCOVA) </w:t>
      </w:r>
      <w:proofErr w:type="gramStart"/>
      <w:r>
        <w:t xml:space="preserve">were </w:t>
      </w:r>
      <w:r w:rsidR="009C0FA8">
        <w:t>employed</w:t>
      </w:r>
      <w:proofErr w:type="gramEnd"/>
      <w:r>
        <w:t xml:space="preserve"> to </w:t>
      </w:r>
      <w:r w:rsidR="006231F0">
        <w:t xml:space="preserve">analyze the precise comparison between groups of variables in association with </w:t>
      </w:r>
      <w:r w:rsidR="009C0FA8">
        <w:t>warning signs and risk factors for cancer</w:t>
      </w:r>
      <w:r>
        <w:t>. We analyzed our data</w:t>
      </w:r>
      <w:r w:rsidRPr="00BC1551">
        <w:t xml:space="preserve"> </w:t>
      </w:r>
      <w:r>
        <w:t xml:space="preserve">using </w:t>
      </w:r>
      <w:r w:rsidRPr="00BC1551">
        <w:t>Stata v11.2 (Stata Corp., USA).</w:t>
      </w:r>
    </w:p>
    <w:p w14:paraId="266BA571" w14:textId="77777777" w:rsidR="00974D3E" w:rsidRDefault="00974D3E">
      <w:pPr>
        <w:spacing w:after="160" w:line="259" w:lineRule="auto"/>
      </w:pPr>
      <w:r>
        <w:br w:type="page"/>
      </w:r>
    </w:p>
    <w:p w14:paraId="0AB69986" w14:textId="77777777" w:rsidR="004F64A2" w:rsidRDefault="004F64A2" w:rsidP="00D25EC1">
      <w:pPr>
        <w:pStyle w:val="Heading1"/>
      </w:pPr>
      <w:r>
        <w:lastRenderedPageBreak/>
        <w:t>RESULTS</w:t>
      </w:r>
    </w:p>
    <w:p w14:paraId="1A2C695F" w14:textId="77777777" w:rsidR="008A3E5F" w:rsidRDefault="003C42AF" w:rsidP="00E92CC8">
      <w:r>
        <w:t>From 833 households (3722 individuals), 2360 adult individuals (63.4%) participated in our study.</w:t>
      </w:r>
      <w:r w:rsidR="008A3E5F">
        <w:t xml:space="preserve"> </w:t>
      </w:r>
      <w:r w:rsidR="00D63D6D">
        <w:t xml:space="preserve">The description of participants </w:t>
      </w:r>
      <w:proofErr w:type="gramStart"/>
      <w:r w:rsidR="00D63D6D">
        <w:t>is presented</w:t>
      </w:r>
      <w:proofErr w:type="gramEnd"/>
      <w:r w:rsidR="00D63D6D">
        <w:t xml:space="preserve"> in Table 1</w:t>
      </w:r>
      <w:r w:rsidR="008A3E5F">
        <w:t>.</w:t>
      </w:r>
    </w:p>
    <w:p w14:paraId="34D32420" w14:textId="77777777" w:rsidR="00E9705D" w:rsidRDefault="00E9705D" w:rsidP="00952F10">
      <w:pPr>
        <w:pStyle w:val="Caption"/>
      </w:pPr>
      <w:r>
        <w:t xml:space="preserve">Table </w:t>
      </w:r>
      <w:r w:rsidR="00F86236">
        <w:fldChar w:fldCharType="begin"/>
      </w:r>
      <w:r w:rsidR="00F86236">
        <w:instrText xml:space="preserve"> SEQ Table \* ARABIC </w:instrText>
      </w:r>
      <w:r w:rsidR="00F86236">
        <w:fldChar w:fldCharType="separate"/>
      </w:r>
      <w:r>
        <w:rPr>
          <w:noProof/>
        </w:rPr>
        <w:t>1</w:t>
      </w:r>
      <w:r w:rsidR="00F86236">
        <w:rPr>
          <w:noProof/>
        </w:rPr>
        <w:fldChar w:fldCharType="end"/>
      </w:r>
      <w:r>
        <w:t xml:space="preserve"> </w:t>
      </w:r>
      <w:r w:rsidRPr="00952F10">
        <w:t>Characteristics</w:t>
      </w:r>
      <w:r>
        <w:t xml:space="preserve"> of the sample (N = 2360)</w:t>
      </w:r>
    </w:p>
    <w:tbl>
      <w:tblPr>
        <w:tblStyle w:val="PlainTable2"/>
        <w:tblW w:w="0" w:type="auto"/>
        <w:tblLook w:val="04A0" w:firstRow="1" w:lastRow="0" w:firstColumn="1" w:lastColumn="0" w:noHBand="0" w:noVBand="1"/>
      </w:tblPr>
      <w:tblGrid>
        <w:gridCol w:w="2103"/>
        <w:gridCol w:w="1468"/>
      </w:tblGrid>
      <w:tr w:rsidR="00E9705D" w:rsidRPr="00952F10" w14:paraId="09709581" w14:textId="77777777" w:rsidTr="00813DAF">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1DA576" w14:textId="77777777" w:rsidR="00E9705D" w:rsidRPr="00952F10" w:rsidRDefault="00E9705D" w:rsidP="00952F10">
            <w:pPr>
              <w:pStyle w:val="NoSpacing"/>
              <w:rPr>
                <w:sz w:val="24"/>
                <w:szCs w:val="24"/>
              </w:rPr>
            </w:pPr>
            <w:r w:rsidRPr="00952F10">
              <w:rPr>
                <w:sz w:val="24"/>
                <w:szCs w:val="24"/>
              </w:rPr>
              <w:t> </w:t>
            </w:r>
          </w:p>
        </w:tc>
        <w:tc>
          <w:tcPr>
            <w:tcW w:w="0" w:type="auto"/>
            <w:vAlign w:val="center"/>
            <w:hideMark/>
          </w:tcPr>
          <w:p w14:paraId="43615E6F" w14:textId="77777777" w:rsidR="00E9705D" w:rsidRPr="00952F10" w:rsidRDefault="00E9705D"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Percentage</w:t>
            </w:r>
          </w:p>
        </w:tc>
      </w:tr>
      <w:tr w:rsidR="00E9705D" w:rsidRPr="00952F10" w14:paraId="774E4426"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42CC9" w14:textId="77777777" w:rsidR="00E9705D" w:rsidRPr="00952F10" w:rsidRDefault="00E9705D" w:rsidP="00952F10">
            <w:pPr>
              <w:pStyle w:val="NoSpacing"/>
              <w:rPr>
                <w:sz w:val="24"/>
                <w:szCs w:val="24"/>
              </w:rPr>
            </w:pPr>
            <w:r w:rsidRPr="00952F10">
              <w:rPr>
                <w:sz w:val="24"/>
                <w:szCs w:val="24"/>
              </w:rPr>
              <w:t>Age (yrs., SD)</w:t>
            </w:r>
          </w:p>
        </w:tc>
        <w:tc>
          <w:tcPr>
            <w:tcW w:w="0" w:type="auto"/>
            <w:vAlign w:val="center"/>
            <w:hideMark/>
          </w:tcPr>
          <w:p w14:paraId="69D6FA5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9.8 (± 16.4)</w:t>
            </w:r>
          </w:p>
        </w:tc>
      </w:tr>
      <w:tr w:rsidR="00E9705D" w:rsidRPr="00952F10" w14:paraId="12B9E3FD"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0996BA1" w14:textId="77777777" w:rsidR="00E9705D" w:rsidRPr="00952F10" w:rsidRDefault="00E9705D" w:rsidP="00952F10">
            <w:pPr>
              <w:pStyle w:val="NoSpacing"/>
              <w:rPr>
                <w:sz w:val="24"/>
                <w:szCs w:val="24"/>
              </w:rPr>
            </w:pPr>
            <w:r w:rsidRPr="00952F10">
              <w:rPr>
                <w:sz w:val="24"/>
                <w:szCs w:val="24"/>
              </w:rPr>
              <w:t xml:space="preserve">Gender </w:t>
            </w:r>
          </w:p>
        </w:tc>
        <w:tc>
          <w:tcPr>
            <w:tcW w:w="0" w:type="auto"/>
            <w:vAlign w:val="center"/>
            <w:hideMark/>
          </w:tcPr>
          <w:p w14:paraId="68C2C2D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7CDC2593"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6C1CA2" w14:textId="77777777" w:rsidR="00E9705D" w:rsidRPr="00952F10" w:rsidRDefault="00E9705D" w:rsidP="00952F10">
            <w:pPr>
              <w:pStyle w:val="NoSpacing"/>
              <w:rPr>
                <w:i/>
                <w:iCs/>
                <w:sz w:val="24"/>
                <w:szCs w:val="24"/>
              </w:rPr>
            </w:pPr>
            <w:r w:rsidRPr="00952F10">
              <w:rPr>
                <w:i/>
                <w:iCs/>
                <w:sz w:val="24"/>
                <w:szCs w:val="24"/>
              </w:rPr>
              <w:t>Male</w:t>
            </w:r>
          </w:p>
        </w:tc>
        <w:tc>
          <w:tcPr>
            <w:tcW w:w="0" w:type="auto"/>
            <w:vAlign w:val="center"/>
            <w:hideMark/>
          </w:tcPr>
          <w:p w14:paraId="4E931D6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7.1</w:t>
            </w:r>
          </w:p>
        </w:tc>
      </w:tr>
      <w:tr w:rsidR="00E9705D" w:rsidRPr="00952F10" w14:paraId="22B67182"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9A7B4E" w14:textId="77777777" w:rsidR="00E9705D" w:rsidRPr="00952F10" w:rsidRDefault="00E9705D" w:rsidP="00952F10">
            <w:pPr>
              <w:pStyle w:val="NoSpacing"/>
              <w:rPr>
                <w:i/>
                <w:iCs/>
                <w:sz w:val="24"/>
                <w:szCs w:val="24"/>
              </w:rPr>
            </w:pPr>
            <w:r w:rsidRPr="00952F10">
              <w:rPr>
                <w:i/>
                <w:iCs/>
                <w:sz w:val="24"/>
                <w:szCs w:val="24"/>
              </w:rPr>
              <w:t>Female</w:t>
            </w:r>
          </w:p>
        </w:tc>
        <w:tc>
          <w:tcPr>
            <w:tcW w:w="0" w:type="auto"/>
            <w:vAlign w:val="center"/>
            <w:hideMark/>
          </w:tcPr>
          <w:p w14:paraId="55791F6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52.9</w:t>
            </w:r>
          </w:p>
        </w:tc>
      </w:tr>
      <w:tr w:rsidR="00E9705D" w:rsidRPr="00952F10" w14:paraId="3A4BB081"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C2D5FD1" w14:textId="77777777" w:rsidR="00E9705D" w:rsidRPr="00952F10" w:rsidRDefault="00E9705D" w:rsidP="00952F10">
            <w:pPr>
              <w:pStyle w:val="NoSpacing"/>
              <w:rPr>
                <w:sz w:val="24"/>
                <w:szCs w:val="24"/>
              </w:rPr>
            </w:pPr>
            <w:r w:rsidRPr="00952F10">
              <w:rPr>
                <w:sz w:val="24"/>
                <w:szCs w:val="24"/>
              </w:rPr>
              <w:t xml:space="preserve">Ethnicity </w:t>
            </w:r>
          </w:p>
        </w:tc>
        <w:tc>
          <w:tcPr>
            <w:tcW w:w="0" w:type="auto"/>
            <w:vAlign w:val="center"/>
            <w:hideMark/>
          </w:tcPr>
          <w:p w14:paraId="03C1BBB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33F6638D"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4BF07DA" w14:textId="77777777" w:rsidR="00E9705D" w:rsidRPr="00952F10" w:rsidRDefault="00E9705D" w:rsidP="00952F10">
            <w:pPr>
              <w:pStyle w:val="NoSpacing"/>
              <w:rPr>
                <w:i/>
                <w:iCs/>
                <w:sz w:val="24"/>
                <w:szCs w:val="24"/>
              </w:rPr>
            </w:pPr>
            <w:r w:rsidRPr="00952F10">
              <w:rPr>
                <w:i/>
                <w:iCs/>
                <w:sz w:val="24"/>
                <w:szCs w:val="24"/>
              </w:rPr>
              <w:t>Malay</w:t>
            </w:r>
          </w:p>
        </w:tc>
        <w:tc>
          <w:tcPr>
            <w:tcW w:w="0" w:type="auto"/>
            <w:vAlign w:val="center"/>
            <w:hideMark/>
          </w:tcPr>
          <w:p w14:paraId="2F9CF88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82.4</w:t>
            </w:r>
          </w:p>
        </w:tc>
      </w:tr>
      <w:tr w:rsidR="00E9705D" w:rsidRPr="00952F10" w14:paraId="6D59DB2E"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E55E746" w14:textId="77777777" w:rsidR="00E9705D" w:rsidRPr="00952F10" w:rsidRDefault="00E9705D" w:rsidP="00952F10">
            <w:pPr>
              <w:pStyle w:val="NoSpacing"/>
              <w:rPr>
                <w:i/>
                <w:iCs/>
                <w:sz w:val="24"/>
                <w:szCs w:val="24"/>
              </w:rPr>
            </w:pPr>
            <w:r w:rsidRPr="00952F10">
              <w:rPr>
                <w:i/>
                <w:iCs/>
                <w:sz w:val="24"/>
                <w:szCs w:val="24"/>
              </w:rPr>
              <w:t>Indian</w:t>
            </w:r>
          </w:p>
        </w:tc>
        <w:tc>
          <w:tcPr>
            <w:tcW w:w="0" w:type="auto"/>
            <w:vAlign w:val="center"/>
            <w:hideMark/>
          </w:tcPr>
          <w:p w14:paraId="1096341C"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5.5</w:t>
            </w:r>
          </w:p>
        </w:tc>
      </w:tr>
      <w:tr w:rsidR="00E9705D" w:rsidRPr="00952F10" w14:paraId="1E0B2B4B"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B3A58B7" w14:textId="77777777" w:rsidR="00E9705D" w:rsidRPr="00952F10" w:rsidRDefault="00E9705D" w:rsidP="00952F10">
            <w:pPr>
              <w:pStyle w:val="NoSpacing"/>
              <w:rPr>
                <w:i/>
                <w:iCs/>
                <w:sz w:val="24"/>
                <w:szCs w:val="24"/>
              </w:rPr>
            </w:pPr>
            <w:r w:rsidRPr="00952F10">
              <w:rPr>
                <w:i/>
                <w:iCs/>
                <w:sz w:val="24"/>
                <w:szCs w:val="24"/>
              </w:rPr>
              <w:t>Chinese / Others</w:t>
            </w:r>
          </w:p>
        </w:tc>
        <w:tc>
          <w:tcPr>
            <w:tcW w:w="0" w:type="auto"/>
            <w:vAlign w:val="center"/>
            <w:hideMark/>
          </w:tcPr>
          <w:p w14:paraId="786A389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2.1</w:t>
            </w:r>
          </w:p>
        </w:tc>
      </w:tr>
      <w:tr w:rsidR="00E9705D" w:rsidRPr="00952F10" w14:paraId="36311162"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D8895B8" w14:textId="77777777" w:rsidR="00E9705D" w:rsidRPr="00952F10" w:rsidRDefault="00E9705D" w:rsidP="00952F10">
            <w:pPr>
              <w:pStyle w:val="NoSpacing"/>
              <w:rPr>
                <w:sz w:val="24"/>
                <w:szCs w:val="24"/>
              </w:rPr>
            </w:pPr>
            <w:r w:rsidRPr="00952F10">
              <w:rPr>
                <w:sz w:val="24"/>
                <w:szCs w:val="24"/>
              </w:rPr>
              <w:t xml:space="preserve">Marital Status </w:t>
            </w:r>
          </w:p>
        </w:tc>
        <w:tc>
          <w:tcPr>
            <w:tcW w:w="0" w:type="auto"/>
            <w:vAlign w:val="center"/>
            <w:hideMark/>
          </w:tcPr>
          <w:p w14:paraId="6BE4738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054E31AF"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74A283" w14:textId="77777777" w:rsidR="00E9705D" w:rsidRPr="00952F10" w:rsidRDefault="00E9705D" w:rsidP="00952F10">
            <w:pPr>
              <w:pStyle w:val="NoSpacing"/>
              <w:rPr>
                <w:i/>
                <w:iCs/>
                <w:sz w:val="24"/>
                <w:szCs w:val="24"/>
              </w:rPr>
            </w:pPr>
            <w:r w:rsidRPr="00952F10">
              <w:rPr>
                <w:i/>
                <w:iCs/>
                <w:sz w:val="24"/>
                <w:szCs w:val="24"/>
              </w:rPr>
              <w:t>Single</w:t>
            </w:r>
          </w:p>
        </w:tc>
        <w:tc>
          <w:tcPr>
            <w:tcW w:w="0" w:type="auto"/>
            <w:vAlign w:val="center"/>
            <w:hideMark/>
          </w:tcPr>
          <w:p w14:paraId="7C8B411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4.3</w:t>
            </w:r>
          </w:p>
        </w:tc>
      </w:tr>
      <w:tr w:rsidR="00E9705D" w:rsidRPr="00952F10" w14:paraId="7C36BC64"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3D4BDF3" w14:textId="77777777" w:rsidR="00E9705D" w:rsidRPr="00952F10" w:rsidRDefault="00E9705D" w:rsidP="00952F10">
            <w:pPr>
              <w:pStyle w:val="NoSpacing"/>
              <w:rPr>
                <w:i/>
                <w:iCs/>
                <w:sz w:val="24"/>
                <w:szCs w:val="24"/>
              </w:rPr>
            </w:pPr>
            <w:r w:rsidRPr="00952F10">
              <w:rPr>
                <w:i/>
                <w:iCs/>
                <w:sz w:val="24"/>
                <w:szCs w:val="24"/>
              </w:rPr>
              <w:t>Married</w:t>
            </w:r>
          </w:p>
        </w:tc>
        <w:tc>
          <w:tcPr>
            <w:tcW w:w="0" w:type="auto"/>
            <w:vAlign w:val="center"/>
            <w:hideMark/>
          </w:tcPr>
          <w:p w14:paraId="3387CFAC"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56.7</w:t>
            </w:r>
          </w:p>
        </w:tc>
      </w:tr>
      <w:tr w:rsidR="00E9705D" w:rsidRPr="00952F10" w14:paraId="3889562D"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E65066" w14:textId="77777777" w:rsidR="00E9705D" w:rsidRPr="00952F10" w:rsidRDefault="00E9705D" w:rsidP="00952F10">
            <w:pPr>
              <w:pStyle w:val="NoSpacing"/>
              <w:rPr>
                <w:i/>
                <w:iCs/>
                <w:sz w:val="24"/>
                <w:szCs w:val="24"/>
              </w:rPr>
            </w:pPr>
            <w:r w:rsidRPr="00952F10">
              <w:rPr>
                <w:i/>
                <w:iCs/>
                <w:sz w:val="24"/>
                <w:szCs w:val="24"/>
              </w:rPr>
              <w:t>Divorced</w:t>
            </w:r>
          </w:p>
        </w:tc>
        <w:tc>
          <w:tcPr>
            <w:tcW w:w="0" w:type="auto"/>
            <w:vAlign w:val="center"/>
            <w:hideMark/>
          </w:tcPr>
          <w:p w14:paraId="50A72D80"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5.0</w:t>
            </w:r>
          </w:p>
        </w:tc>
      </w:tr>
      <w:tr w:rsidR="00E9705D" w:rsidRPr="00952F10" w14:paraId="28326C17"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BBCB8D" w14:textId="77777777" w:rsidR="00E9705D" w:rsidRPr="00952F10" w:rsidRDefault="00E9705D" w:rsidP="00952F10">
            <w:pPr>
              <w:pStyle w:val="NoSpacing"/>
              <w:rPr>
                <w:i/>
                <w:iCs/>
                <w:sz w:val="24"/>
                <w:szCs w:val="24"/>
              </w:rPr>
            </w:pPr>
            <w:r w:rsidRPr="00952F10">
              <w:rPr>
                <w:i/>
                <w:iCs/>
                <w:sz w:val="24"/>
                <w:szCs w:val="24"/>
              </w:rPr>
              <w:t>Widow</w:t>
            </w:r>
          </w:p>
        </w:tc>
        <w:tc>
          <w:tcPr>
            <w:tcW w:w="0" w:type="auto"/>
            <w:vAlign w:val="center"/>
            <w:hideMark/>
          </w:tcPr>
          <w:p w14:paraId="4A7C937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0</w:t>
            </w:r>
          </w:p>
        </w:tc>
      </w:tr>
      <w:tr w:rsidR="00E9705D" w:rsidRPr="00952F10" w14:paraId="137362BB"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696DBF" w14:textId="77777777" w:rsidR="00E9705D" w:rsidRPr="00952F10" w:rsidRDefault="00E9705D" w:rsidP="00952F10">
            <w:pPr>
              <w:pStyle w:val="NoSpacing"/>
              <w:rPr>
                <w:sz w:val="24"/>
                <w:szCs w:val="24"/>
              </w:rPr>
            </w:pPr>
            <w:r w:rsidRPr="00952F10">
              <w:rPr>
                <w:sz w:val="24"/>
                <w:szCs w:val="24"/>
              </w:rPr>
              <w:t>Education Level</w:t>
            </w:r>
          </w:p>
        </w:tc>
        <w:tc>
          <w:tcPr>
            <w:tcW w:w="0" w:type="auto"/>
            <w:vAlign w:val="center"/>
            <w:hideMark/>
          </w:tcPr>
          <w:p w14:paraId="34A4057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0B0D8153"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C9F5D00" w14:textId="77777777" w:rsidR="00E9705D" w:rsidRPr="00952F10" w:rsidRDefault="00E9705D" w:rsidP="00952F10">
            <w:pPr>
              <w:pStyle w:val="NoSpacing"/>
              <w:rPr>
                <w:i/>
                <w:iCs/>
                <w:sz w:val="24"/>
                <w:szCs w:val="24"/>
              </w:rPr>
            </w:pPr>
            <w:r w:rsidRPr="00952F10">
              <w:rPr>
                <w:i/>
                <w:iCs/>
                <w:sz w:val="24"/>
                <w:szCs w:val="24"/>
              </w:rPr>
              <w:t>None</w:t>
            </w:r>
          </w:p>
        </w:tc>
        <w:tc>
          <w:tcPr>
            <w:tcW w:w="0" w:type="auto"/>
            <w:vAlign w:val="center"/>
            <w:hideMark/>
          </w:tcPr>
          <w:p w14:paraId="18BFA44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7.9</w:t>
            </w:r>
          </w:p>
        </w:tc>
      </w:tr>
      <w:tr w:rsidR="00E9705D" w:rsidRPr="00952F10" w14:paraId="5B9CBD3C"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26FE9B" w14:textId="77777777" w:rsidR="00E9705D" w:rsidRPr="00952F10" w:rsidRDefault="00E9705D" w:rsidP="00952F10">
            <w:pPr>
              <w:pStyle w:val="NoSpacing"/>
              <w:rPr>
                <w:i/>
                <w:iCs/>
                <w:sz w:val="24"/>
                <w:szCs w:val="24"/>
              </w:rPr>
            </w:pPr>
            <w:r w:rsidRPr="00952F10">
              <w:rPr>
                <w:i/>
                <w:iCs/>
                <w:sz w:val="24"/>
                <w:szCs w:val="24"/>
              </w:rPr>
              <w:t>Primary</w:t>
            </w:r>
          </w:p>
        </w:tc>
        <w:tc>
          <w:tcPr>
            <w:tcW w:w="0" w:type="auto"/>
            <w:vAlign w:val="center"/>
            <w:hideMark/>
          </w:tcPr>
          <w:p w14:paraId="130255A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14.8</w:t>
            </w:r>
          </w:p>
        </w:tc>
      </w:tr>
      <w:tr w:rsidR="00E9705D" w:rsidRPr="00952F10" w14:paraId="7192B794"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149146" w14:textId="77777777" w:rsidR="00E9705D" w:rsidRPr="00952F10" w:rsidRDefault="00E9705D" w:rsidP="00952F10">
            <w:pPr>
              <w:pStyle w:val="NoSpacing"/>
              <w:rPr>
                <w:i/>
                <w:iCs/>
                <w:sz w:val="24"/>
                <w:szCs w:val="24"/>
              </w:rPr>
            </w:pPr>
            <w:r w:rsidRPr="00952F10">
              <w:rPr>
                <w:i/>
                <w:iCs/>
                <w:sz w:val="24"/>
                <w:szCs w:val="24"/>
              </w:rPr>
              <w:t>Secondary</w:t>
            </w:r>
          </w:p>
        </w:tc>
        <w:tc>
          <w:tcPr>
            <w:tcW w:w="0" w:type="auto"/>
            <w:vAlign w:val="center"/>
            <w:hideMark/>
          </w:tcPr>
          <w:p w14:paraId="5B15E22D"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64.9</w:t>
            </w:r>
          </w:p>
        </w:tc>
      </w:tr>
      <w:tr w:rsidR="00E9705D" w:rsidRPr="00952F10" w14:paraId="344C84E1"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499A3CD" w14:textId="77777777" w:rsidR="00E9705D" w:rsidRPr="00952F10" w:rsidRDefault="00E9705D" w:rsidP="00952F10">
            <w:pPr>
              <w:pStyle w:val="NoSpacing"/>
              <w:rPr>
                <w:i/>
                <w:iCs/>
                <w:sz w:val="24"/>
                <w:szCs w:val="24"/>
              </w:rPr>
            </w:pPr>
            <w:r w:rsidRPr="00952F10">
              <w:rPr>
                <w:i/>
                <w:iCs/>
                <w:sz w:val="24"/>
                <w:szCs w:val="24"/>
              </w:rPr>
              <w:t>Tertiary</w:t>
            </w:r>
          </w:p>
        </w:tc>
        <w:tc>
          <w:tcPr>
            <w:tcW w:w="0" w:type="auto"/>
            <w:vAlign w:val="center"/>
            <w:hideMark/>
          </w:tcPr>
          <w:p w14:paraId="352DACD7"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12.4</w:t>
            </w:r>
          </w:p>
        </w:tc>
      </w:tr>
      <w:tr w:rsidR="00E9705D" w:rsidRPr="00952F10" w14:paraId="71F528CA"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927E3B" w14:textId="77777777" w:rsidR="00E9705D" w:rsidRPr="00952F10" w:rsidRDefault="00E9705D" w:rsidP="00952F10">
            <w:pPr>
              <w:pStyle w:val="NoSpacing"/>
              <w:rPr>
                <w:sz w:val="24"/>
                <w:szCs w:val="24"/>
              </w:rPr>
            </w:pPr>
            <w:r w:rsidRPr="00952F10">
              <w:rPr>
                <w:sz w:val="24"/>
                <w:szCs w:val="24"/>
              </w:rPr>
              <w:t>Income Level</w:t>
            </w:r>
          </w:p>
        </w:tc>
        <w:tc>
          <w:tcPr>
            <w:tcW w:w="0" w:type="auto"/>
            <w:vAlign w:val="center"/>
            <w:hideMark/>
          </w:tcPr>
          <w:p w14:paraId="6D019D1C"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52D5FBF3"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52AC3B1" w14:textId="77777777" w:rsidR="00E9705D" w:rsidRPr="00952F10" w:rsidRDefault="00E9705D" w:rsidP="00952F10">
            <w:pPr>
              <w:pStyle w:val="NoSpacing"/>
              <w:rPr>
                <w:i/>
                <w:iCs/>
                <w:sz w:val="24"/>
                <w:szCs w:val="24"/>
              </w:rPr>
            </w:pPr>
            <w:r w:rsidRPr="00952F10">
              <w:rPr>
                <w:i/>
                <w:iCs/>
                <w:sz w:val="24"/>
                <w:szCs w:val="24"/>
              </w:rPr>
              <w:t>&lt;1000</w:t>
            </w:r>
          </w:p>
        </w:tc>
        <w:tc>
          <w:tcPr>
            <w:tcW w:w="0" w:type="auto"/>
            <w:vAlign w:val="center"/>
            <w:hideMark/>
          </w:tcPr>
          <w:p w14:paraId="34A25650"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18.2</w:t>
            </w:r>
          </w:p>
        </w:tc>
      </w:tr>
      <w:tr w:rsidR="00E9705D" w:rsidRPr="00952F10" w14:paraId="78D0C896"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2F7EA7" w14:textId="77777777" w:rsidR="00E9705D" w:rsidRPr="00952F10" w:rsidRDefault="00E9705D" w:rsidP="00952F10">
            <w:pPr>
              <w:pStyle w:val="NoSpacing"/>
              <w:rPr>
                <w:i/>
                <w:iCs/>
                <w:sz w:val="24"/>
                <w:szCs w:val="24"/>
              </w:rPr>
            </w:pPr>
            <w:r w:rsidRPr="00952F10">
              <w:rPr>
                <w:i/>
                <w:iCs/>
                <w:sz w:val="24"/>
                <w:szCs w:val="24"/>
              </w:rPr>
              <w:t>1,000-1999</w:t>
            </w:r>
          </w:p>
        </w:tc>
        <w:tc>
          <w:tcPr>
            <w:tcW w:w="0" w:type="auto"/>
            <w:vAlign w:val="center"/>
            <w:hideMark/>
          </w:tcPr>
          <w:p w14:paraId="171AC3A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8.9</w:t>
            </w:r>
          </w:p>
        </w:tc>
      </w:tr>
      <w:tr w:rsidR="00E9705D" w:rsidRPr="00952F10" w14:paraId="09C18F31"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AC2A69" w14:textId="77777777" w:rsidR="00E9705D" w:rsidRPr="00952F10" w:rsidRDefault="00E9705D" w:rsidP="00952F10">
            <w:pPr>
              <w:pStyle w:val="NoSpacing"/>
              <w:rPr>
                <w:i/>
                <w:iCs/>
                <w:sz w:val="24"/>
                <w:szCs w:val="24"/>
              </w:rPr>
            </w:pPr>
            <w:r w:rsidRPr="00952F10">
              <w:rPr>
                <w:i/>
                <w:iCs/>
                <w:sz w:val="24"/>
                <w:szCs w:val="24"/>
              </w:rPr>
              <w:t>2000-2999</w:t>
            </w:r>
          </w:p>
        </w:tc>
        <w:tc>
          <w:tcPr>
            <w:tcW w:w="0" w:type="auto"/>
            <w:vAlign w:val="center"/>
            <w:hideMark/>
          </w:tcPr>
          <w:p w14:paraId="73E3EB2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24.5</w:t>
            </w:r>
          </w:p>
        </w:tc>
      </w:tr>
      <w:tr w:rsidR="00E9705D" w:rsidRPr="00952F10" w14:paraId="19281FFE"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19EF1B0" w14:textId="77777777" w:rsidR="00E9705D" w:rsidRPr="00952F10" w:rsidRDefault="00E9705D" w:rsidP="00952F10">
            <w:pPr>
              <w:pStyle w:val="NoSpacing"/>
              <w:rPr>
                <w:i/>
                <w:iCs/>
                <w:sz w:val="24"/>
                <w:szCs w:val="24"/>
              </w:rPr>
            </w:pPr>
            <w:r w:rsidRPr="00952F10">
              <w:rPr>
                <w:i/>
                <w:iCs/>
                <w:sz w:val="24"/>
                <w:szCs w:val="24"/>
              </w:rPr>
              <w:t>≥3000</w:t>
            </w:r>
          </w:p>
        </w:tc>
        <w:tc>
          <w:tcPr>
            <w:tcW w:w="0" w:type="auto"/>
            <w:vAlign w:val="center"/>
            <w:hideMark/>
          </w:tcPr>
          <w:p w14:paraId="29AAD13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8.7</w:t>
            </w:r>
          </w:p>
        </w:tc>
      </w:tr>
      <w:tr w:rsidR="00E9705D" w:rsidRPr="00952F10" w14:paraId="586F9874"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6008EC" w14:textId="77777777" w:rsidR="00E9705D" w:rsidRPr="00952F10" w:rsidRDefault="00E9705D" w:rsidP="00952F10">
            <w:pPr>
              <w:pStyle w:val="NoSpacing"/>
              <w:rPr>
                <w:sz w:val="24"/>
                <w:szCs w:val="24"/>
              </w:rPr>
            </w:pPr>
            <w:r w:rsidRPr="00952F10">
              <w:rPr>
                <w:sz w:val="24"/>
                <w:szCs w:val="24"/>
              </w:rPr>
              <w:t xml:space="preserve">Occupation Status </w:t>
            </w:r>
          </w:p>
        </w:tc>
        <w:tc>
          <w:tcPr>
            <w:tcW w:w="0" w:type="auto"/>
            <w:vAlign w:val="center"/>
            <w:hideMark/>
          </w:tcPr>
          <w:p w14:paraId="064321A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7C4CC90A"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C38733B" w14:textId="77777777" w:rsidR="00E9705D" w:rsidRPr="00952F10" w:rsidRDefault="00E9705D" w:rsidP="00952F10">
            <w:pPr>
              <w:pStyle w:val="NoSpacing"/>
              <w:rPr>
                <w:i/>
                <w:iCs/>
                <w:sz w:val="24"/>
                <w:szCs w:val="24"/>
              </w:rPr>
            </w:pPr>
            <w:r w:rsidRPr="00952F10">
              <w:rPr>
                <w:i/>
                <w:iCs/>
                <w:sz w:val="24"/>
                <w:szCs w:val="24"/>
              </w:rPr>
              <w:t>Paid Employee</w:t>
            </w:r>
          </w:p>
        </w:tc>
        <w:tc>
          <w:tcPr>
            <w:tcW w:w="0" w:type="auto"/>
            <w:vAlign w:val="center"/>
            <w:hideMark/>
          </w:tcPr>
          <w:p w14:paraId="2CA9772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7.2</w:t>
            </w:r>
          </w:p>
        </w:tc>
      </w:tr>
      <w:tr w:rsidR="00E9705D" w:rsidRPr="00952F10" w14:paraId="1E6CCB0E"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C9757A" w14:textId="77777777" w:rsidR="00E9705D" w:rsidRPr="00952F10" w:rsidRDefault="00E9705D" w:rsidP="00952F10">
            <w:pPr>
              <w:pStyle w:val="NoSpacing"/>
              <w:rPr>
                <w:i/>
                <w:iCs/>
                <w:sz w:val="24"/>
                <w:szCs w:val="24"/>
              </w:rPr>
            </w:pPr>
            <w:r w:rsidRPr="00952F10">
              <w:rPr>
                <w:i/>
                <w:iCs/>
                <w:sz w:val="24"/>
                <w:szCs w:val="24"/>
              </w:rPr>
              <w:t>Self-Employed</w:t>
            </w:r>
          </w:p>
        </w:tc>
        <w:tc>
          <w:tcPr>
            <w:tcW w:w="0" w:type="auto"/>
            <w:vAlign w:val="center"/>
            <w:hideMark/>
          </w:tcPr>
          <w:p w14:paraId="53AC921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9.8</w:t>
            </w:r>
          </w:p>
        </w:tc>
      </w:tr>
      <w:tr w:rsidR="00E9705D" w:rsidRPr="00952F10" w14:paraId="504B320A"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B69DFE" w14:textId="77777777" w:rsidR="00E9705D" w:rsidRPr="00952F10" w:rsidRDefault="00E9705D" w:rsidP="00952F10">
            <w:pPr>
              <w:pStyle w:val="NoSpacing"/>
              <w:rPr>
                <w:i/>
                <w:iCs/>
                <w:sz w:val="24"/>
                <w:szCs w:val="24"/>
              </w:rPr>
            </w:pPr>
            <w:r w:rsidRPr="00952F10">
              <w:rPr>
                <w:i/>
                <w:iCs/>
                <w:sz w:val="24"/>
                <w:szCs w:val="24"/>
              </w:rPr>
              <w:t>Retiree</w:t>
            </w:r>
          </w:p>
        </w:tc>
        <w:tc>
          <w:tcPr>
            <w:tcW w:w="0" w:type="auto"/>
            <w:vAlign w:val="center"/>
            <w:hideMark/>
          </w:tcPr>
          <w:p w14:paraId="4ED8052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2.8</w:t>
            </w:r>
          </w:p>
        </w:tc>
      </w:tr>
      <w:tr w:rsidR="00E9705D" w:rsidRPr="00952F10" w14:paraId="48FD3460"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FCB874A" w14:textId="77777777" w:rsidR="00E9705D" w:rsidRPr="00952F10" w:rsidRDefault="00E9705D" w:rsidP="00952F10">
            <w:pPr>
              <w:pStyle w:val="NoSpacing"/>
              <w:rPr>
                <w:i/>
                <w:iCs/>
                <w:sz w:val="24"/>
                <w:szCs w:val="24"/>
              </w:rPr>
            </w:pPr>
            <w:r w:rsidRPr="00952F10">
              <w:rPr>
                <w:i/>
                <w:iCs/>
                <w:sz w:val="24"/>
                <w:szCs w:val="24"/>
              </w:rPr>
              <w:t>Housewife</w:t>
            </w:r>
          </w:p>
        </w:tc>
        <w:tc>
          <w:tcPr>
            <w:tcW w:w="0" w:type="auto"/>
            <w:vAlign w:val="center"/>
            <w:hideMark/>
          </w:tcPr>
          <w:p w14:paraId="6E12240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16.9</w:t>
            </w:r>
          </w:p>
        </w:tc>
      </w:tr>
      <w:tr w:rsidR="00E9705D" w:rsidRPr="00952F10" w14:paraId="44819659"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CF2F40" w14:textId="77777777" w:rsidR="00E9705D" w:rsidRPr="00952F10" w:rsidRDefault="00E9705D" w:rsidP="00952F10">
            <w:pPr>
              <w:pStyle w:val="NoSpacing"/>
              <w:rPr>
                <w:i/>
                <w:iCs/>
                <w:sz w:val="24"/>
                <w:szCs w:val="24"/>
              </w:rPr>
            </w:pPr>
            <w:r w:rsidRPr="00952F10">
              <w:rPr>
                <w:i/>
                <w:iCs/>
                <w:sz w:val="24"/>
                <w:szCs w:val="24"/>
              </w:rPr>
              <w:t>Others</w:t>
            </w:r>
          </w:p>
        </w:tc>
        <w:tc>
          <w:tcPr>
            <w:tcW w:w="0" w:type="auto"/>
            <w:vAlign w:val="center"/>
            <w:hideMark/>
          </w:tcPr>
          <w:p w14:paraId="0B54851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23.5</w:t>
            </w:r>
          </w:p>
        </w:tc>
      </w:tr>
    </w:tbl>
    <w:p w14:paraId="3A719E83" w14:textId="77777777" w:rsidR="008A3E5F" w:rsidRDefault="008A3E5F" w:rsidP="008A3E5F">
      <w:r>
        <w:t>[Table 1 here]</w:t>
      </w:r>
    </w:p>
    <w:p w14:paraId="33DADAB0" w14:textId="77777777" w:rsidR="004A4B7C" w:rsidRDefault="008A3E5F" w:rsidP="00181F35">
      <w:r>
        <w:t xml:space="preserve">Table </w:t>
      </w:r>
      <w:proofErr w:type="gramStart"/>
      <w:r>
        <w:t>2</w:t>
      </w:r>
      <w:proofErr w:type="gramEnd"/>
      <w:r>
        <w:t xml:space="preserve"> shows the unprompted</w:t>
      </w:r>
      <w:r w:rsidR="008C1F62">
        <w:t xml:space="preserve"> (recall</w:t>
      </w:r>
      <w:r w:rsidR="00685A41">
        <w:t>—</w:t>
      </w:r>
      <w:r w:rsidR="008C1F62">
        <w:t>open question)</w:t>
      </w:r>
      <w:r>
        <w:t xml:space="preserve"> and prompted</w:t>
      </w:r>
      <w:r w:rsidR="008C1F62">
        <w:t xml:space="preserve"> (recognition</w:t>
      </w:r>
      <w:r w:rsidR="00685A41">
        <w:t>—</w:t>
      </w:r>
      <w:r w:rsidR="008C1F62">
        <w:t>closed questions)</w:t>
      </w:r>
      <w:r>
        <w:t xml:space="preserve"> awareness of warning signs of cancer</w:t>
      </w:r>
      <w:r w:rsidR="00C316F9">
        <w:t xml:space="preserve"> among respondents</w:t>
      </w:r>
      <w:r>
        <w:t>. The unexplained lump or swelling (unprompted</w:t>
      </w:r>
      <w:r w:rsidR="00181F35">
        <w:t xml:space="preserve"> [U]</w:t>
      </w:r>
      <w:r>
        <w:t>: 18.4%; prompted</w:t>
      </w:r>
      <w:r w:rsidR="00181F35">
        <w:t xml:space="preserve"> [P]</w:t>
      </w:r>
      <w:r>
        <w:t>: 61.9%), persistent unexplained pain (</w:t>
      </w:r>
      <w:r w:rsidR="00181F35">
        <w:t xml:space="preserve">U: </w:t>
      </w:r>
      <w:r>
        <w:t>9.5%;</w:t>
      </w:r>
      <w:r w:rsidR="00181F35">
        <w:t xml:space="preserve"> </w:t>
      </w:r>
      <w:r w:rsidR="00181F35">
        <w:lastRenderedPageBreak/>
        <w:t>P</w:t>
      </w:r>
      <w:r>
        <w:t>: 56.3%), and unexplained bleeding (</w:t>
      </w:r>
      <w:r w:rsidR="00181F35">
        <w:t>U</w:t>
      </w:r>
      <w:r>
        <w:t xml:space="preserve">: 7.1%; </w:t>
      </w:r>
      <w:r w:rsidR="00181F35">
        <w:t>P</w:t>
      </w:r>
      <w:r>
        <w:t xml:space="preserve">: 52.2%) were the highest </w:t>
      </w:r>
      <w:r w:rsidR="00B32E7E">
        <w:t xml:space="preserve">recalled and </w:t>
      </w:r>
      <w:r w:rsidR="004654DF">
        <w:t>recognized</w:t>
      </w:r>
      <w:r w:rsidR="00B32E7E">
        <w:t xml:space="preserve"> cancer </w:t>
      </w:r>
      <w:r w:rsidR="00181F35">
        <w:t xml:space="preserve">symptoms </w:t>
      </w:r>
      <w:r w:rsidR="00B32E7E">
        <w:t>by participants</w:t>
      </w:r>
      <w:r w:rsidR="00685A41">
        <w:t>.</w:t>
      </w:r>
    </w:p>
    <w:p w14:paraId="6E045645" w14:textId="77777777" w:rsidR="00E9705D" w:rsidRDefault="00E9705D" w:rsidP="00952F10">
      <w:pPr>
        <w:pStyle w:val="Caption"/>
      </w:pPr>
      <w:r>
        <w:t xml:space="preserve">Table </w:t>
      </w:r>
      <w:r w:rsidR="00F86236">
        <w:fldChar w:fldCharType="begin"/>
      </w:r>
      <w:r w:rsidR="00F86236">
        <w:instrText xml:space="preserve"> SEQ Table \* ARABIC </w:instrText>
      </w:r>
      <w:r w:rsidR="00F86236">
        <w:fldChar w:fldCharType="separate"/>
      </w:r>
      <w:r>
        <w:rPr>
          <w:noProof/>
        </w:rPr>
        <w:t>2</w:t>
      </w:r>
      <w:r w:rsidR="00F86236">
        <w:rPr>
          <w:noProof/>
        </w:rPr>
        <w:fldChar w:fldCharType="end"/>
      </w:r>
      <w:r>
        <w:t xml:space="preserve"> </w:t>
      </w:r>
      <w:r w:rsidRPr="00027FB5">
        <w:t>Awareness of warning signs of cancer (N = 2360)</w:t>
      </w:r>
    </w:p>
    <w:tbl>
      <w:tblPr>
        <w:tblStyle w:val="PlainTable2"/>
        <w:tblW w:w="0" w:type="auto"/>
        <w:tblLook w:val="04A0" w:firstRow="1" w:lastRow="0" w:firstColumn="1" w:lastColumn="0" w:noHBand="0" w:noVBand="1"/>
      </w:tblPr>
      <w:tblGrid>
        <w:gridCol w:w="4076"/>
        <w:gridCol w:w="1537"/>
        <w:gridCol w:w="1243"/>
      </w:tblGrid>
      <w:tr w:rsidR="00E9705D" w:rsidRPr="00952F10" w14:paraId="3DA25427" w14:textId="77777777" w:rsidTr="00813DAF">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6E8815" w14:textId="77777777" w:rsidR="00E9705D" w:rsidRPr="00952F10" w:rsidRDefault="00E9705D" w:rsidP="00952F10">
            <w:pPr>
              <w:pStyle w:val="NoSpacing"/>
              <w:rPr>
                <w:sz w:val="24"/>
                <w:szCs w:val="24"/>
              </w:rPr>
            </w:pPr>
            <w:r w:rsidRPr="00952F10">
              <w:rPr>
                <w:sz w:val="24"/>
                <w:szCs w:val="24"/>
              </w:rPr>
              <w:t>Signs and symptoms</w:t>
            </w:r>
          </w:p>
        </w:tc>
        <w:tc>
          <w:tcPr>
            <w:tcW w:w="0" w:type="auto"/>
            <w:noWrap/>
            <w:vAlign w:val="center"/>
            <w:hideMark/>
          </w:tcPr>
          <w:p w14:paraId="26676094" w14:textId="77777777" w:rsidR="00E9705D" w:rsidRPr="00952F10" w:rsidRDefault="00E9705D"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Unprompted</w:t>
            </w:r>
          </w:p>
        </w:tc>
        <w:tc>
          <w:tcPr>
            <w:tcW w:w="0" w:type="auto"/>
            <w:noWrap/>
            <w:vAlign w:val="center"/>
            <w:hideMark/>
          </w:tcPr>
          <w:p w14:paraId="66F0C429" w14:textId="77777777" w:rsidR="00E9705D" w:rsidRPr="00952F10" w:rsidRDefault="00E9705D"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Prompted</w:t>
            </w:r>
          </w:p>
        </w:tc>
      </w:tr>
      <w:tr w:rsidR="00E9705D" w:rsidRPr="00952F10" w14:paraId="15E094C2"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7832E4B" w14:textId="77777777" w:rsidR="00E9705D" w:rsidRPr="00952F10" w:rsidRDefault="00E9705D" w:rsidP="00952F10">
            <w:pPr>
              <w:pStyle w:val="NoSpacing"/>
              <w:rPr>
                <w:sz w:val="24"/>
                <w:szCs w:val="24"/>
              </w:rPr>
            </w:pPr>
            <w:r w:rsidRPr="00952F10">
              <w:rPr>
                <w:sz w:val="24"/>
                <w:szCs w:val="24"/>
              </w:rPr>
              <w:t>Unexplained lump or swelling</w:t>
            </w:r>
          </w:p>
        </w:tc>
        <w:tc>
          <w:tcPr>
            <w:tcW w:w="0" w:type="auto"/>
            <w:noWrap/>
            <w:vAlign w:val="center"/>
            <w:hideMark/>
          </w:tcPr>
          <w:p w14:paraId="1E93A9B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8.4</w:t>
            </w:r>
          </w:p>
        </w:tc>
        <w:tc>
          <w:tcPr>
            <w:tcW w:w="0" w:type="auto"/>
            <w:noWrap/>
            <w:vAlign w:val="center"/>
            <w:hideMark/>
          </w:tcPr>
          <w:p w14:paraId="21E2D3B5"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61.9</w:t>
            </w:r>
          </w:p>
        </w:tc>
      </w:tr>
      <w:tr w:rsidR="00E9705D" w:rsidRPr="00952F10" w14:paraId="650FA67D"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B78D52" w14:textId="77777777" w:rsidR="00E9705D" w:rsidRPr="00952F10" w:rsidRDefault="00E9705D" w:rsidP="00952F10">
            <w:pPr>
              <w:pStyle w:val="NoSpacing"/>
              <w:rPr>
                <w:sz w:val="24"/>
                <w:szCs w:val="24"/>
              </w:rPr>
            </w:pPr>
            <w:r w:rsidRPr="00952F10">
              <w:rPr>
                <w:sz w:val="24"/>
                <w:szCs w:val="24"/>
              </w:rPr>
              <w:t>Persistent unexplained pain</w:t>
            </w:r>
          </w:p>
        </w:tc>
        <w:tc>
          <w:tcPr>
            <w:tcW w:w="0" w:type="auto"/>
            <w:noWrap/>
            <w:vAlign w:val="center"/>
            <w:hideMark/>
          </w:tcPr>
          <w:p w14:paraId="13B5817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9.5</w:t>
            </w:r>
          </w:p>
        </w:tc>
        <w:tc>
          <w:tcPr>
            <w:tcW w:w="0" w:type="auto"/>
            <w:noWrap/>
            <w:vAlign w:val="center"/>
            <w:hideMark/>
          </w:tcPr>
          <w:p w14:paraId="35359E8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56.3</w:t>
            </w:r>
          </w:p>
        </w:tc>
      </w:tr>
      <w:tr w:rsidR="00E9705D" w:rsidRPr="00952F10" w14:paraId="6B522FF5"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472F682" w14:textId="77777777" w:rsidR="00E9705D" w:rsidRPr="00952F10" w:rsidRDefault="00E9705D" w:rsidP="00952F10">
            <w:pPr>
              <w:pStyle w:val="NoSpacing"/>
              <w:rPr>
                <w:sz w:val="24"/>
                <w:szCs w:val="24"/>
              </w:rPr>
            </w:pPr>
            <w:r w:rsidRPr="00952F10">
              <w:rPr>
                <w:sz w:val="24"/>
                <w:szCs w:val="24"/>
              </w:rPr>
              <w:t>Unexplained bleeding</w:t>
            </w:r>
          </w:p>
        </w:tc>
        <w:tc>
          <w:tcPr>
            <w:tcW w:w="0" w:type="auto"/>
            <w:noWrap/>
            <w:vAlign w:val="center"/>
            <w:hideMark/>
          </w:tcPr>
          <w:p w14:paraId="69679EAF"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7.1</w:t>
            </w:r>
          </w:p>
        </w:tc>
        <w:tc>
          <w:tcPr>
            <w:tcW w:w="0" w:type="auto"/>
            <w:noWrap/>
            <w:vAlign w:val="center"/>
            <w:hideMark/>
          </w:tcPr>
          <w:p w14:paraId="473F880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52.2</w:t>
            </w:r>
          </w:p>
        </w:tc>
      </w:tr>
      <w:tr w:rsidR="00E9705D" w:rsidRPr="00952F10" w14:paraId="063A2AE6"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B06CBC8" w14:textId="77777777" w:rsidR="00E9705D" w:rsidRPr="00952F10" w:rsidRDefault="00E9705D" w:rsidP="00952F10">
            <w:pPr>
              <w:pStyle w:val="NoSpacing"/>
              <w:rPr>
                <w:sz w:val="24"/>
                <w:szCs w:val="24"/>
              </w:rPr>
            </w:pPr>
            <w:r w:rsidRPr="00952F10">
              <w:rPr>
                <w:sz w:val="24"/>
                <w:szCs w:val="24"/>
              </w:rPr>
              <w:t>Unexplained weight loss</w:t>
            </w:r>
          </w:p>
        </w:tc>
        <w:tc>
          <w:tcPr>
            <w:tcW w:w="0" w:type="auto"/>
            <w:noWrap/>
            <w:vAlign w:val="center"/>
            <w:hideMark/>
          </w:tcPr>
          <w:p w14:paraId="5EC48235"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1.9</w:t>
            </w:r>
          </w:p>
        </w:tc>
        <w:tc>
          <w:tcPr>
            <w:tcW w:w="0" w:type="auto"/>
            <w:noWrap/>
            <w:vAlign w:val="center"/>
            <w:hideMark/>
          </w:tcPr>
          <w:p w14:paraId="33C42131"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4.6</w:t>
            </w:r>
          </w:p>
        </w:tc>
      </w:tr>
      <w:tr w:rsidR="00E9705D" w:rsidRPr="00952F10" w14:paraId="59AE59A4"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08C61B8" w14:textId="77777777" w:rsidR="00E9705D" w:rsidRPr="00952F10" w:rsidRDefault="00E9705D" w:rsidP="00952F10">
            <w:pPr>
              <w:pStyle w:val="NoSpacing"/>
              <w:rPr>
                <w:sz w:val="24"/>
                <w:szCs w:val="24"/>
              </w:rPr>
            </w:pPr>
            <w:r w:rsidRPr="00952F10">
              <w:rPr>
                <w:sz w:val="24"/>
                <w:szCs w:val="24"/>
              </w:rPr>
              <w:t>Persistent cough or hoarseness</w:t>
            </w:r>
          </w:p>
        </w:tc>
        <w:tc>
          <w:tcPr>
            <w:tcW w:w="0" w:type="auto"/>
            <w:noWrap/>
            <w:vAlign w:val="center"/>
            <w:hideMark/>
          </w:tcPr>
          <w:p w14:paraId="248D911C"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1</w:t>
            </w:r>
          </w:p>
        </w:tc>
        <w:tc>
          <w:tcPr>
            <w:tcW w:w="0" w:type="auto"/>
            <w:noWrap/>
            <w:vAlign w:val="center"/>
            <w:hideMark/>
          </w:tcPr>
          <w:p w14:paraId="66049AAA"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9.1</w:t>
            </w:r>
          </w:p>
        </w:tc>
      </w:tr>
      <w:tr w:rsidR="00E9705D" w:rsidRPr="00952F10" w14:paraId="7BF2E2EA"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B1BDB3" w14:textId="77777777" w:rsidR="00E9705D" w:rsidRPr="00952F10" w:rsidRDefault="00E9705D" w:rsidP="00952F10">
            <w:pPr>
              <w:pStyle w:val="NoSpacing"/>
              <w:rPr>
                <w:sz w:val="24"/>
                <w:szCs w:val="24"/>
              </w:rPr>
            </w:pPr>
            <w:r w:rsidRPr="00952F10">
              <w:rPr>
                <w:sz w:val="24"/>
                <w:szCs w:val="24"/>
              </w:rPr>
              <w:t>Persistent difficulty swallowing</w:t>
            </w:r>
          </w:p>
        </w:tc>
        <w:tc>
          <w:tcPr>
            <w:tcW w:w="0" w:type="auto"/>
            <w:noWrap/>
            <w:vAlign w:val="center"/>
            <w:hideMark/>
          </w:tcPr>
          <w:p w14:paraId="0DC73CB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0.1</w:t>
            </w:r>
          </w:p>
        </w:tc>
        <w:tc>
          <w:tcPr>
            <w:tcW w:w="0" w:type="auto"/>
            <w:noWrap/>
            <w:vAlign w:val="center"/>
            <w:hideMark/>
          </w:tcPr>
          <w:p w14:paraId="2F7022C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7.7</w:t>
            </w:r>
          </w:p>
        </w:tc>
      </w:tr>
      <w:tr w:rsidR="00E9705D" w:rsidRPr="00952F10" w14:paraId="73289706"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814CF" w14:textId="77777777" w:rsidR="00E9705D" w:rsidRPr="00952F10" w:rsidRDefault="00E9705D" w:rsidP="00952F10">
            <w:pPr>
              <w:pStyle w:val="NoSpacing"/>
              <w:rPr>
                <w:sz w:val="24"/>
                <w:szCs w:val="24"/>
              </w:rPr>
            </w:pPr>
            <w:r w:rsidRPr="00952F10">
              <w:rPr>
                <w:sz w:val="24"/>
                <w:szCs w:val="24"/>
              </w:rPr>
              <w:t>Sore that does not heal</w:t>
            </w:r>
          </w:p>
        </w:tc>
        <w:tc>
          <w:tcPr>
            <w:tcW w:w="0" w:type="auto"/>
            <w:noWrap/>
            <w:vAlign w:val="center"/>
            <w:hideMark/>
          </w:tcPr>
          <w:p w14:paraId="5B430EF5"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1</w:t>
            </w:r>
          </w:p>
        </w:tc>
        <w:tc>
          <w:tcPr>
            <w:tcW w:w="0" w:type="auto"/>
            <w:noWrap/>
            <w:vAlign w:val="center"/>
            <w:hideMark/>
          </w:tcPr>
          <w:p w14:paraId="36A1AAF7"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6.7</w:t>
            </w:r>
          </w:p>
        </w:tc>
      </w:tr>
      <w:tr w:rsidR="00E9705D" w:rsidRPr="00952F10" w14:paraId="74554AB2"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736C473" w14:textId="77777777" w:rsidR="00E9705D" w:rsidRPr="00952F10" w:rsidRDefault="00E9705D" w:rsidP="00952F10">
            <w:pPr>
              <w:pStyle w:val="NoSpacing"/>
              <w:rPr>
                <w:sz w:val="24"/>
                <w:szCs w:val="24"/>
              </w:rPr>
            </w:pPr>
            <w:r w:rsidRPr="00952F10">
              <w:rPr>
                <w:sz w:val="24"/>
                <w:szCs w:val="24"/>
              </w:rPr>
              <w:t>Change in the appearance of a mole</w:t>
            </w:r>
          </w:p>
        </w:tc>
        <w:tc>
          <w:tcPr>
            <w:tcW w:w="0" w:type="auto"/>
            <w:noWrap/>
            <w:vAlign w:val="center"/>
            <w:hideMark/>
          </w:tcPr>
          <w:p w14:paraId="0B1B78F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0.1</w:t>
            </w:r>
          </w:p>
        </w:tc>
        <w:tc>
          <w:tcPr>
            <w:tcW w:w="0" w:type="auto"/>
            <w:noWrap/>
            <w:vAlign w:val="center"/>
            <w:hideMark/>
          </w:tcPr>
          <w:p w14:paraId="37FCB26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4.6</w:t>
            </w:r>
          </w:p>
        </w:tc>
      </w:tr>
      <w:tr w:rsidR="00E9705D" w:rsidRPr="00952F10" w14:paraId="264AA717"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1F85BB" w14:textId="77777777" w:rsidR="00E9705D" w:rsidRPr="00952F10" w:rsidRDefault="00E9705D" w:rsidP="00952F10">
            <w:pPr>
              <w:pStyle w:val="NoSpacing"/>
              <w:rPr>
                <w:sz w:val="24"/>
                <w:szCs w:val="24"/>
              </w:rPr>
            </w:pPr>
            <w:r w:rsidRPr="00952F10">
              <w:rPr>
                <w:sz w:val="24"/>
                <w:szCs w:val="24"/>
              </w:rPr>
              <w:t>Persistent change in bowel or bladder</w:t>
            </w:r>
          </w:p>
        </w:tc>
        <w:tc>
          <w:tcPr>
            <w:tcW w:w="0" w:type="auto"/>
            <w:noWrap/>
            <w:vAlign w:val="center"/>
            <w:hideMark/>
          </w:tcPr>
          <w:p w14:paraId="5F59FC2C"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0.3</w:t>
            </w:r>
          </w:p>
        </w:tc>
        <w:tc>
          <w:tcPr>
            <w:tcW w:w="0" w:type="auto"/>
            <w:noWrap/>
            <w:vAlign w:val="center"/>
            <w:hideMark/>
          </w:tcPr>
          <w:p w14:paraId="1A2C086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3.1</w:t>
            </w:r>
          </w:p>
        </w:tc>
      </w:tr>
    </w:tbl>
    <w:p w14:paraId="18F8F121" w14:textId="77777777" w:rsidR="005C699F" w:rsidRDefault="005C699F" w:rsidP="008A3E5F">
      <w:r>
        <w:t xml:space="preserve">[Table </w:t>
      </w:r>
      <w:proofErr w:type="gramStart"/>
      <w:r>
        <w:t>2</w:t>
      </w:r>
      <w:proofErr w:type="gramEnd"/>
      <w:r>
        <w:t xml:space="preserve"> here]</w:t>
      </w:r>
    </w:p>
    <w:p w14:paraId="21473550" w14:textId="77777777" w:rsidR="005C699F" w:rsidRDefault="00D841EA" w:rsidP="007C2076">
      <w:r>
        <w:t xml:space="preserve">Results from the </w:t>
      </w:r>
      <w:r w:rsidR="000F47FD">
        <w:t xml:space="preserve">analysis of the </w:t>
      </w:r>
      <w:r>
        <w:t xml:space="preserve">unprompted risk factors </w:t>
      </w:r>
      <w:r w:rsidR="000F47FD">
        <w:t xml:space="preserve">for cancer </w:t>
      </w:r>
      <w:r>
        <w:t xml:space="preserve">revealed that </w:t>
      </w:r>
      <w:r w:rsidR="000F47FD">
        <w:t xml:space="preserve">very few respondents (&lt;0.6%) </w:t>
      </w:r>
      <w:r w:rsidR="007C2076">
        <w:t>had the knowledge</w:t>
      </w:r>
      <w:r w:rsidR="000F47FD">
        <w:t xml:space="preserve"> of various cancer risk factors such as consumption of being &gt;70 years old (0.1%), fruit and vegetables daily (0.2%), infection with HPV (0.3%), eating red/processed meat daily (0.3%), and being overweight/obese (0.6%). However, the most cited risk factors for cancer were </w:t>
      </w:r>
      <w:r>
        <w:t>smoking (15.9%), having a close relative with cancer (11.3%), and drinking alcohol (3.5%). The prompted risk factors results indicated that 73.5, 71.1, and 52.3 percent of participants recognized smoking one cigarette per day, exposure to another person’s cigarette smoke, and having a close relative with cancer respectively</w:t>
      </w:r>
      <w:r w:rsidR="0014091F">
        <w:t xml:space="preserve"> (see Figure 1)</w:t>
      </w:r>
      <w:r>
        <w:t>.</w:t>
      </w:r>
    </w:p>
    <w:p w14:paraId="43D50BFD" w14:textId="77777777" w:rsidR="00E9705D" w:rsidRDefault="00E9705D" w:rsidP="00E9705D">
      <w:pPr>
        <w:keepNext/>
      </w:pPr>
      <w:r>
        <w:rPr>
          <w:noProof/>
        </w:rPr>
        <w:lastRenderedPageBreak/>
        <w:drawing>
          <wp:inline distT="0" distB="0" distL="0" distR="0" wp14:anchorId="12B438BE" wp14:editId="26F19344">
            <wp:extent cx="5760720" cy="2930422"/>
            <wp:effectExtent l="0" t="0" r="0" b="381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930422"/>
                    </a:xfrm>
                    <a:prstGeom prst="rect">
                      <a:avLst/>
                    </a:prstGeom>
                  </pic:spPr>
                </pic:pic>
              </a:graphicData>
            </a:graphic>
          </wp:inline>
        </w:drawing>
      </w:r>
    </w:p>
    <w:p w14:paraId="5F39BF27" w14:textId="77777777" w:rsidR="00E9705D" w:rsidRDefault="00E9705D" w:rsidP="00952F10">
      <w:pPr>
        <w:pStyle w:val="Caption"/>
      </w:pPr>
      <w:r>
        <w:t xml:space="preserve">Figure </w:t>
      </w:r>
      <w:r w:rsidR="00F86236">
        <w:fldChar w:fldCharType="begin"/>
      </w:r>
      <w:r w:rsidR="00F86236">
        <w:instrText xml:space="preserve"> SEQ Figure \* ARABIC </w:instrText>
      </w:r>
      <w:r w:rsidR="00F86236">
        <w:fldChar w:fldCharType="separate"/>
      </w:r>
      <w:r>
        <w:rPr>
          <w:noProof/>
        </w:rPr>
        <w:t>1</w:t>
      </w:r>
      <w:r w:rsidR="00F86236">
        <w:rPr>
          <w:noProof/>
        </w:rPr>
        <w:fldChar w:fldCharType="end"/>
      </w:r>
      <w:r>
        <w:t xml:space="preserve"> </w:t>
      </w:r>
      <w:r w:rsidRPr="004F64A2">
        <w:t>Awareness</w:t>
      </w:r>
      <w:r>
        <w:t xml:space="preserve"> of risk factors for cancer (N = 2360)</w:t>
      </w:r>
    </w:p>
    <w:p w14:paraId="456717A1" w14:textId="77777777" w:rsidR="0014091F" w:rsidRDefault="0014091F" w:rsidP="00D841EA">
      <w:r>
        <w:t xml:space="preserve">[Figure </w:t>
      </w:r>
      <w:proofErr w:type="gramStart"/>
      <w:r>
        <w:t>1</w:t>
      </w:r>
      <w:proofErr w:type="gramEnd"/>
      <w:r>
        <w:t xml:space="preserve"> here]</w:t>
      </w:r>
    </w:p>
    <w:p w14:paraId="1F025AE0" w14:textId="77777777" w:rsidR="0014091F" w:rsidRPr="004A4B7C" w:rsidRDefault="0032367B" w:rsidP="00675F08">
      <w:r>
        <w:t xml:space="preserve">The ANCOVA results illustrated that significant </w:t>
      </w:r>
      <w:r w:rsidR="00E016C2">
        <w:t>relationship</w:t>
      </w:r>
      <w:r w:rsidR="00675F08">
        <w:t>s existed between</w:t>
      </w:r>
      <w:r w:rsidR="00E016C2">
        <w:t xml:space="preserve"> all variables</w:t>
      </w:r>
      <w:r>
        <w:t xml:space="preserve"> (except gender and marital status variables with </w:t>
      </w:r>
      <w:r w:rsidR="00675F08">
        <w:t xml:space="preserve">awareness scores of </w:t>
      </w:r>
      <w:r>
        <w:t xml:space="preserve">warning signs) </w:t>
      </w:r>
      <w:r w:rsidR="00E016C2">
        <w:t xml:space="preserve">and </w:t>
      </w:r>
      <w:r>
        <w:t xml:space="preserve">awareness of warnings signs and risk factors of cancer. For instance, age </w:t>
      </w:r>
      <w:r w:rsidR="00E87925">
        <w:t xml:space="preserve">categories </w:t>
      </w:r>
      <w:r>
        <w:t>(p &lt;0.01), ethnic</w:t>
      </w:r>
      <w:r w:rsidR="00E87925">
        <w:t xml:space="preserve"> groups</w:t>
      </w:r>
      <w:r>
        <w:t xml:space="preserve"> (p &lt;0.001), education levels (p &lt;0.001)</w:t>
      </w:r>
      <w:r w:rsidR="00E87925">
        <w:t>, income levels (p &lt;0.05), and occupational statuses (p &lt;0.001) had significantly different scores for warning signs of cancer (see Table 3).</w:t>
      </w:r>
      <w:r>
        <w:t xml:space="preserve"> </w:t>
      </w:r>
    </w:p>
    <w:p w14:paraId="3864FF9E" w14:textId="77777777" w:rsidR="00E9705D" w:rsidRDefault="00E9705D" w:rsidP="00952F10">
      <w:pPr>
        <w:pStyle w:val="Caption"/>
      </w:pPr>
      <w:r>
        <w:t xml:space="preserve">Table </w:t>
      </w:r>
      <w:r w:rsidR="00F86236">
        <w:fldChar w:fldCharType="begin"/>
      </w:r>
      <w:r w:rsidR="00F86236">
        <w:instrText xml:space="preserve"> SEQ Table \* ARABIC </w:instrText>
      </w:r>
      <w:r w:rsidR="00F86236">
        <w:fldChar w:fldCharType="separate"/>
      </w:r>
      <w:r>
        <w:rPr>
          <w:noProof/>
        </w:rPr>
        <w:t>3</w:t>
      </w:r>
      <w:r w:rsidR="00F86236">
        <w:rPr>
          <w:noProof/>
        </w:rPr>
        <w:fldChar w:fldCharType="end"/>
      </w:r>
      <w:r>
        <w:t xml:space="preserve"> Variance of cancer warning signs and risk factors (N = 2360)</w:t>
      </w:r>
    </w:p>
    <w:tbl>
      <w:tblPr>
        <w:tblStyle w:val="PlainTable2"/>
        <w:tblW w:w="5000" w:type="pct"/>
        <w:tblLook w:val="04A0" w:firstRow="1" w:lastRow="0" w:firstColumn="1" w:lastColumn="0" w:noHBand="0" w:noVBand="1"/>
      </w:tblPr>
      <w:tblGrid>
        <w:gridCol w:w="2597"/>
        <w:gridCol w:w="2072"/>
        <w:gridCol w:w="1357"/>
        <w:gridCol w:w="2031"/>
        <w:gridCol w:w="1303"/>
      </w:tblGrid>
      <w:tr w:rsidR="00E9705D" w:rsidRPr="00952F10" w14:paraId="09D5FAED" w14:textId="77777777" w:rsidTr="0093770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vMerge w:val="restart"/>
            <w:noWrap/>
            <w:vAlign w:val="center"/>
            <w:hideMark/>
          </w:tcPr>
          <w:p w14:paraId="15AF2BBD" w14:textId="77777777" w:rsidR="00E9705D" w:rsidRPr="00952F10" w:rsidRDefault="00E9705D" w:rsidP="00952F10">
            <w:pPr>
              <w:pStyle w:val="NoSpacing"/>
              <w:rPr>
                <w:sz w:val="24"/>
                <w:szCs w:val="24"/>
              </w:rPr>
            </w:pPr>
            <w:r w:rsidRPr="00952F10">
              <w:rPr>
                <w:sz w:val="24"/>
                <w:szCs w:val="24"/>
              </w:rPr>
              <w:t> </w:t>
            </w:r>
          </w:p>
        </w:tc>
        <w:tc>
          <w:tcPr>
            <w:tcW w:w="1832" w:type="pct"/>
            <w:gridSpan w:val="2"/>
            <w:noWrap/>
            <w:vAlign w:val="center"/>
            <w:hideMark/>
          </w:tcPr>
          <w:p w14:paraId="7C2DB53E" w14:textId="77777777" w:rsidR="00E9705D" w:rsidRPr="00952F10" w:rsidRDefault="00E9705D"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Warning signs</w:t>
            </w:r>
          </w:p>
        </w:tc>
        <w:tc>
          <w:tcPr>
            <w:tcW w:w="1782" w:type="pct"/>
            <w:gridSpan w:val="2"/>
            <w:noWrap/>
            <w:vAlign w:val="center"/>
            <w:hideMark/>
          </w:tcPr>
          <w:p w14:paraId="008F0596" w14:textId="77777777" w:rsidR="00E9705D" w:rsidRPr="00952F10" w:rsidRDefault="00E9705D"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Risk factors</w:t>
            </w:r>
          </w:p>
        </w:tc>
      </w:tr>
      <w:tr w:rsidR="00E9705D" w:rsidRPr="00952F10" w14:paraId="15EE9F44"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vMerge/>
            <w:vAlign w:val="center"/>
            <w:hideMark/>
          </w:tcPr>
          <w:p w14:paraId="710808BF" w14:textId="77777777" w:rsidR="00E9705D" w:rsidRPr="00952F10" w:rsidRDefault="00E9705D" w:rsidP="00952F10">
            <w:pPr>
              <w:pStyle w:val="NoSpacing"/>
              <w:rPr>
                <w:sz w:val="24"/>
                <w:szCs w:val="24"/>
              </w:rPr>
            </w:pPr>
          </w:p>
        </w:tc>
        <w:tc>
          <w:tcPr>
            <w:tcW w:w="1832" w:type="pct"/>
            <w:gridSpan w:val="2"/>
            <w:noWrap/>
            <w:vAlign w:val="center"/>
            <w:hideMark/>
          </w:tcPr>
          <w:p w14:paraId="5C448AFF"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score [0 to 9]</w:t>
            </w:r>
          </w:p>
        </w:tc>
        <w:tc>
          <w:tcPr>
            <w:tcW w:w="1782" w:type="pct"/>
            <w:gridSpan w:val="2"/>
            <w:noWrap/>
            <w:vAlign w:val="center"/>
            <w:hideMark/>
          </w:tcPr>
          <w:p w14:paraId="4C9547C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score [0 to 10]</w:t>
            </w:r>
          </w:p>
        </w:tc>
      </w:tr>
      <w:tr w:rsidR="00E9705D" w:rsidRPr="00952F10" w14:paraId="3924CDA7"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E60B99C" w14:textId="77777777" w:rsidR="00E9705D" w:rsidRPr="00952F10" w:rsidRDefault="00E9705D" w:rsidP="00952F10">
            <w:pPr>
              <w:pStyle w:val="NoSpacing"/>
              <w:rPr>
                <w:sz w:val="24"/>
                <w:szCs w:val="24"/>
              </w:rPr>
            </w:pPr>
            <w:r w:rsidRPr="00952F10">
              <w:rPr>
                <w:sz w:val="24"/>
                <w:szCs w:val="24"/>
              </w:rPr>
              <w:t>Demographic Groups</w:t>
            </w:r>
          </w:p>
        </w:tc>
        <w:tc>
          <w:tcPr>
            <w:tcW w:w="1107" w:type="pct"/>
            <w:noWrap/>
            <w:vAlign w:val="center"/>
            <w:hideMark/>
          </w:tcPr>
          <w:p w14:paraId="5FBD8191"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Mean (95% CI)</w:t>
            </w:r>
          </w:p>
        </w:tc>
        <w:tc>
          <w:tcPr>
            <w:tcW w:w="724" w:type="pct"/>
            <w:noWrap/>
            <w:vAlign w:val="center"/>
            <w:hideMark/>
          </w:tcPr>
          <w:p w14:paraId="0420871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ANCOVA</w:t>
            </w:r>
          </w:p>
        </w:tc>
        <w:tc>
          <w:tcPr>
            <w:tcW w:w="1085" w:type="pct"/>
            <w:noWrap/>
            <w:vAlign w:val="center"/>
            <w:hideMark/>
          </w:tcPr>
          <w:p w14:paraId="6EEB8160"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Mean (95% CI)</w:t>
            </w:r>
          </w:p>
        </w:tc>
        <w:tc>
          <w:tcPr>
            <w:tcW w:w="697" w:type="pct"/>
            <w:noWrap/>
            <w:vAlign w:val="center"/>
            <w:hideMark/>
          </w:tcPr>
          <w:p w14:paraId="5BCF420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ANCOVA</w:t>
            </w:r>
          </w:p>
        </w:tc>
      </w:tr>
      <w:tr w:rsidR="00E9705D" w:rsidRPr="00952F10" w14:paraId="2F62EB34"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53F2419B" w14:textId="77777777" w:rsidR="00E9705D" w:rsidRPr="00952F10" w:rsidRDefault="00E9705D" w:rsidP="00952F10">
            <w:pPr>
              <w:pStyle w:val="NoSpacing"/>
              <w:rPr>
                <w:sz w:val="24"/>
                <w:szCs w:val="24"/>
              </w:rPr>
            </w:pPr>
            <w:r w:rsidRPr="00952F10">
              <w:rPr>
                <w:sz w:val="24"/>
                <w:szCs w:val="24"/>
              </w:rPr>
              <w:t>Age (years)</w:t>
            </w:r>
          </w:p>
        </w:tc>
        <w:tc>
          <w:tcPr>
            <w:tcW w:w="1107" w:type="pct"/>
            <w:noWrap/>
            <w:vAlign w:val="center"/>
            <w:hideMark/>
          </w:tcPr>
          <w:p w14:paraId="0FCBAB2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724" w:type="pct"/>
            <w:noWrap/>
            <w:vAlign w:val="center"/>
            <w:hideMark/>
          </w:tcPr>
          <w:p w14:paraId="1371DAD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11E49A7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697" w:type="pct"/>
            <w:noWrap/>
            <w:vAlign w:val="center"/>
            <w:hideMark/>
          </w:tcPr>
          <w:p w14:paraId="0A06512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68142315"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00E5F4AC" w14:textId="77777777" w:rsidR="00E9705D" w:rsidRPr="00952F10" w:rsidRDefault="00E9705D" w:rsidP="00952F10">
            <w:pPr>
              <w:pStyle w:val="NoSpacing"/>
              <w:rPr>
                <w:sz w:val="24"/>
                <w:szCs w:val="24"/>
              </w:rPr>
            </w:pPr>
            <w:r w:rsidRPr="00952F10">
              <w:rPr>
                <w:sz w:val="24"/>
                <w:szCs w:val="24"/>
              </w:rPr>
              <w:t>18-24</w:t>
            </w:r>
          </w:p>
        </w:tc>
        <w:tc>
          <w:tcPr>
            <w:tcW w:w="1107" w:type="pct"/>
            <w:noWrap/>
            <w:vAlign w:val="center"/>
            <w:hideMark/>
          </w:tcPr>
          <w:p w14:paraId="10E8289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23 (3.95 – 4.50)</w:t>
            </w:r>
          </w:p>
        </w:tc>
        <w:tc>
          <w:tcPr>
            <w:tcW w:w="724" w:type="pct"/>
            <w:noWrap/>
            <w:vAlign w:val="center"/>
            <w:hideMark/>
          </w:tcPr>
          <w:p w14:paraId="356A65A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4DCB78F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28 (4.01 - 4.55)</w:t>
            </w:r>
          </w:p>
        </w:tc>
        <w:tc>
          <w:tcPr>
            <w:tcW w:w="697" w:type="pct"/>
            <w:noWrap/>
            <w:vAlign w:val="center"/>
            <w:hideMark/>
          </w:tcPr>
          <w:p w14:paraId="11EDBA6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040F160A"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792C287" w14:textId="77777777" w:rsidR="00E9705D" w:rsidRPr="00952F10" w:rsidRDefault="00E9705D" w:rsidP="00952F10">
            <w:pPr>
              <w:pStyle w:val="NoSpacing"/>
              <w:rPr>
                <w:sz w:val="24"/>
                <w:szCs w:val="24"/>
              </w:rPr>
            </w:pPr>
            <w:r w:rsidRPr="00952F10">
              <w:rPr>
                <w:sz w:val="24"/>
                <w:szCs w:val="24"/>
              </w:rPr>
              <w:t>25-34</w:t>
            </w:r>
          </w:p>
        </w:tc>
        <w:tc>
          <w:tcPr>
            <w:tcW w:w="1107" w:type="pct"/>
            <w:noWrap/>
            <w:vAlign w:val="center"/>
            <w:hideMark/>
          </w:tcPr>
          <w:p w14:paraId="043DB67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81 (4.22 – 4.73)</w:t>
            </w:r>
          </w:p>
        </w:tc>
        <w:tc>
          <w:tcPr>
            <w:tcW w:w="724" w:type="pct"/>
            <w:noWrap/>
            <w:vAlign w:val="center"/>
            <w:hideMark/>
          </w:tcPr>
          <w:p w14:paraId="4E8D017D"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127EFC9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83 (4.59 - 5.08</w:t>
            </w:r>
          </w:p>
        </w:tc>
        <w:tc>
          <w:tcPr>
            <w:tcW w:w="697" w:type="pct"/>
            <w:noWrap/>
            <w:vAlign w:val="center"/>
            <w:hideMark/>
          </w:tcPr>
          <w:p w14:paraId="2CAD011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469AFEC6"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51CD32D5" w14:textId="77777777" w:rsidR="00E9705D" w:rsidRPr="00952F10" w:rsidRDefault="00E9705D" w:rsidP="00952F10">
            <w:pPr>
              <w:pStyle w:val="NoSpacing"/>
              <w:rPr>
                <w:sz w:val="24"/>
                <w:szCs w:val="24"/>
              </w:rPr>
            </w:pPr>
            <w:r w:rsidRPr="00952F10">
              <w:rPr>
                <w:sz w:val="24"/>
                <w:szCs w:val="24"/>
              </w:rPr>
              <w:t>35-44</w:t>
            </w:r>
          </w:p>
        </w:tc>
        <w:tc>
          <w:tcPr>
            <w:tcW w:w="1107" w:type="pct"/>
            <w:noWrap/>
            <w:vAlign w:val="center"/>
            <w:hideMark/>
          </w:tcPr>
          <w:p w14:paraId="4823EDDE"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97 (3.70 – 4.24)</w:t>
            </w:r>
          </w:p>
        </w:tc>
        <w:tc>
          <w:tcPr>
            <w:tcW w:w="724" w:type="pct"/>
            <w:noWrap/>
            <w:vAlign w:val="center"/>
            <w:hideMark/>
          </w:tcPr>
          <w:p w14:paraId="25694B5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537C45C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68 (4.40 - 4.96)</w:t>
            </w:r>
          </w:p>
        </w:tc>
        <w:tc>
          <w:tcPr>
            <w:tcW w:w="697" w:type="pct"/>
            <w:noWrap/>
            <w:vAlign w:val="center"/>
            <w:hideMark/>
          </w:tcPr>
          <w:p w14:paraId="618F040B"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5F164EB1"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432CD788" w14:textId="77777777" w:rsidR="00E9705D" w:rsidRPr="00952F10" w:rsidRDefault="00E9705D" w:rsidP="00952F10">
            <w:pPr>
              <w:pStyle w:val="NoSpacing"/>
              <w:rPr>
                <w:sz w:val="24"/>
                <w:szCs w:val="24"/>
              </w:rPr>
            </w:pPr>
            <w:r w:rsidRPr="00952F10">
              <w:rPr>
                <w:sz w:val="24"/>
                <w:szCs w:val="24"/>
              </w:rPr>
              <w:t>45-54</w:t>
            </w:r>
          </w:p>
        </w:tc>
        <w:tc>
          <w:tcPr>
            <w:tcW w:w="1107" w:type="pct"/>
            <w:noWrap/>
            <w:vAlign w:val="center"/>
            <w:hideMark/>
          </w:tcPr>
          <w:p w14:paraId="2A5561F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05 (3.77 – 4.32)</w:t>
            </w:r>
          </w:p>
        </w:tc>
        <w:tc>
          <w:tcPr>
            <w:tcW w:w="724" w:type="pct"/>
            <w:noWrap/>
            <w:vAlign w:val="center"/>
            <w:hideMark/>
          </w:tcPr>
          <w:p w14:paraId="289AEC6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5A6B4E4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61 (4.34 - 4.88)</w:t>
            </w:r>
          </w:p>
        </w:tc>
        <w:tc>
          <w:tcPr>
            <w:tcW w:w="697" w:type="pct"/>
            <w:noWrap/>
            <w:vAlign w:val="center"/>
            <w:hideMark/>
          </w:tcPr>
          <w:p w14:paraId="61A7027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5F8004D6"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5D5D6BB" w14:textId="77777777" w:rsidR="00E9705D" w:rsidRPr="00952F10" w:rsidRDefault="00E9705D" w:rsidP="00952F10">
            <w:pPr>
              <w:pStyle w:val="NoSpacing"/>
              <w:rPr>
                <w:sz w:val="24"/>
                <w:szCs w:val="24"/>
              </w:rPr>
            </w:pPr>
            <w:r w:rsidRPr="00952F10">
              <w:rPr>
                <w:sz w:val="24"/>
                <w:szCs w:val="24"/>
              </w:rPr>
              <w:t>54-64</w:t>
            </w:r>
          </w:p>
        </w:tc>
        <w:tc>
          <w:tcPr>
            <w:tcW w:w="1107" w:type="pct"/>
            <w:noWrap/>
            <w:vAlign w:val="center"/>
            <w:hideMark/>
          </w:tcPr>
          <w:p w14:paraId="279BBC7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13 (2.75 – 3.51)</w:t>
            </w:r>
          </w:p>
        </w:tc>
        <w:tc>
          <w:tcPr>
            <w:tcW w:w="724" w:type="pct"/>
            <w:noWrap/>
            <w:vAlign w:val="center"/>
            <w:hideMark/>
          </w:tcPr>
          <w:p w14:paraId="1C9B11A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3.14)</w:t>
            </w:r>
          </w:p>
        </w:tc>
        <w:tc>
          <w:tcPr>
            <w:tcW w:w="1085" w:type="pct"/>
            <w:noWrap/>
            <w:vAlign w:val="center"/>
            <w:hideMark/>
          </w:tcPr>
          <w:p w14:paraId="0401126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14 (3.76 - 4.52)</w:t>
            </w:r>
          </w:p>
        </w:tc>
        <w:tc>
          <w:tcPr>
            <w:tcW w:w="697" w:type="pct"/>
            <w:noWrap/>
            <w:vAlign w:val="center"/>
            <w:hideMark/>
          </w:tcPr>
          <w:p w14:paraId="382ADD7E"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2.76</w:t>
            </w:r>
            <w:r w:rsidRPr="00952F10">
              <w:rPr>
                <w:sz w:val="24"/>
                <w:szCs w:val="24"/>
              </w:rPr>
              <w:t>)</w:t>
            </w:r>
          </w:p>
        </w:tc>
      </w:tr>
      <w:tr w:rsidR="00E9705D" w:rsidRPr="00952F10" w14:paraId="75E24C0A"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4D466C52" w14:textId="77777777" w:rsidR="00E9705D" w:rsidRPr="00952F10" w:rsidRDefault="00E9705D" w:rsidP="00952F10">
            <w:pPr>
              <w:pStyle w:val="NoSpacing"/>
              <w:rPr>
                <w:sz w:val="24"/>
                <w:szCs w:val="24"/>
              </w:rPr>
            </w:pPr>
            <w:r w:rsidRPr="00952F10">
              <w:rPr>
                <w:sz w:val="24"/>
                <w:szCs w:val="24"/>
              </w:rPr>
              <w:t>65 and over</w:t>
            </w:r>
          </w:p>
        </w:tc>
        <w:tc>
          <w:tcPr>
            <w:tcW w:w="1107" w:type="pct"/>
            <w:noWrap/>
            <w:vAlign w:val="center"/>
            <w:hideMark/>
          </w:tcPr>
          <w:p w14:paraId="21B652D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2.47 (2.03 – 2.91)</w:t>
            </w:r>
          </w:p>
        </w:tc>
        <w:tc>
          <w:tcPr>
            <w:tcW w:w="724" w:type="pct"/>
            <w:noWrap/>
            <w:vAlign w:val="center"/>
            <w:hideMark/>
          </w:tcPr>
          <w:p w14:paraId="6A93EB4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1</w:t>
            </w:r>
          </w:p>
        </w:tc>
        <w:tc>
          <w:tcPr>
            <w:tcW w:w="1085" w:type="pct"/>
            <w:noWrap/>
            <w:vAlign w:val="center"/>
            <w:hideMark/>
          </w:tcPr>
          <w:p w14:paraId="47B5C3F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03 (2.55 - 3.51)</w:t>
            </w:r>
          </w:p>
        </w:tc>
        <w:tc>
          <w:tcPr>
            <w:tcW w:w="697" w:type="pct"/>
            <w:noWrap/>
            <w:vAlign w:val="center"/>
            <w:hideMark/>
          </w:tcPr>
          <w:p w14:paraId="232C4F1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5</w:t>
            </w:r>
          </w:p>
        </w:tc>
      </w:tr>
      <w:tr w:rsidR="00E9705D" w:rsidRPr="00952F10" w14:paraId="0322BA32"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058C080F" w14:textId="77777777" w:rsidR="00E9705D" w:rsidRPr="00952F10" w:rsidRDefault="00E9705D" w:rsidP="00952F10">
            <w:pPr>
              <w:pStyle w:val="NoSpacing"/>
              <w:rPr>
                <w:sz w:val="24"/>
                <w:szCs w:val="24"/>
              </w:rPr>
            </w:pPr>
            <w:r w:rsidRPr="00952F10">
              <w:rPr>
                <w:sz w:val="24"/>
                <w:szCs w:val="24"/>
              </w:rPr>
              <w:t xml:space="preserve">Gender </w:t>
            </w:r>
          </w:p>
        </w:tc>
        <w:tc>
          <w:tcPr>
            <w:tcW w:w="1107" w:type="pct"/>
            <w:noWrap/>
            <w:vAlign w:val="center"/>
            <w:hideMark/>
          </w:tcPr>
          <w:p w14:paraId="681DD4A1"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724" w:type="pct"/>
            <w:noWrap/>
            <w:vAlign w:val="center"/>
            <w:hideMark/>
          </w:tcPr>
          <w:p w14:paraId="5B7312A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689EAB2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697" w:type="pct"/>
            <w:noWrap/>
            <w:vAlign w:val="center"/>
            <w:hideMark/>
          </w:tcPr>
          <w:p w14:paraId="2A18593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671406DA"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64DBA46" w14:textId="77777777" w:rsidR="00E9705D" w:rsidRPr="00952F10" w:rsidRDefault="00E9705D" w:rsidP="00952F10">
            <w:pPr>
              <w:pStyle w:val="NoSpacing"/>
              <w:rPr>
                <w:sz w:val="24"/>
                <w:szCs w:val="24"/>
              </w:rPr>
            </w:pPr>
            <w:r w:rsidRPr="00952F10">
              <w:rPr>
                <w:sz w:val="24"/>
                <w:szCs w:val="24"/>
              </w:rPr>
              <w:t>Male</w:t>
            </w:r>
          </w:p>
        </w:tc>
        <w:tc>
          <w:tcPr>
            <w:tcW w:w="1107" w:type="pct"/>
            <w:noWrap/>
            <w:vAlign w:val="center"/>
            <w:hideMark/>
          </w:tcPr>
          <w:p w14:paraId="4EEFEC6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84 (3.66 – 4.02)</w:t>
            </w:r>
          </w:p>
        </w:tc>
        <w:tc>
          <w:tcPr>
            <w:tcW w:w="724" w:type="pct"/>
            <w:noWrap/>
            <w:vAlign w:val="center"/>
            <w:hideMark/>
          </w:tcPr>
          <w:p w14:paraId="654D9F4F"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3.62)</w:t>
            </w:r>
          </w:p>
        </w:tc>
        <w:tc>
          <w:tcPr>
            <w:tcW w:w="1085" w:type="pct"/>
            <w:noWrap/>
            <w:vAlign w:val="center"/>
            <w:hideMark/>
          </w:tcPr>
          <w:p w14:paraId="6DE57CC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27 (4.09 - 4.44)</w:t>
            </w:r>
          </w:p>
        </w:tc>
        <w:tc>
          <w:tcPr>
            <w:tcW w:w="697" w:type="pct"/>
            <w:noWrap/>
            <w:vAlign w:val="center"/>
            <w:hideMark/>
          </w:tcPr>
          <w:p w14:paraId="17EFD6E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5.69</w:t>
            </w:r>
            <w:r w:rsidRPr="00952F10">
              <w:rPr>
                <w:sz w:val="24"/>
                <w:szCs w:val="24"/>
              </w:rPr>
              <w:t>)</w:t>
            </w:r>
          </w:p>
        </w:tc>
      </w:tr>
      <w:tr w:rsidR="00E9705D" w:rsidRPr="00952F10" w14:paraId="1215BB3B"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0657B61C" w14:textId="77777777" w:rsidR="00E9705D" w:rsidRPr="00952F10" w:rsidRDefault="00E9705D" w:rsidP="00952F10">
            <w:pPr>
              <w:pStyle w:val="NoSpacing"/>
              <w:rPr>
                <w:sz w:val="24"/>
                <w:szCs w:val="24"/>
              </w:rPr>
            </w:pPr>
            <w:r w:rsidRPr="00952F10">
              <w:rPr>
                <w:sz w:val="24"/>
                <w:szCs w:val="24"/>
              </w:rPr>
              <w:t>Female</w:t>
            </w:r>
          </w:p>
        </w:tc>
        <w:tc>
          <w:tcPr>
            <w:tcW w:w="1107" w:type="pct"/>
            <w:noWrap/>
            <w:vAlign w:val="center"/>
            <w:hideMark/>
          </w:tcPr>
          <w:p w14:paraId="6DF20CA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06 (3.89 – 4.23)</w:t>
            </w:r>
          </w:p>
        </w:tc>
        <w:tc>
          <w:tcPr>
            <w:tcW w:w="724" w:type="pct"/>
            <w:noWrap/>
            <w:vAlign w:val="center"/>
            <w:hideMark/>
          </w:tcPr>
          <w:p w14:paraId="79DBB974"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 0.0574</w:t>
            </w:r>
          </w:p>
        </w:tc>
        <w:tc>
          <w:tcPr>
            <w:tcW w:w="1085" w:type="pct"/>
            <w:noWrap/>
            <w:vAlign w:val="center"/>
            <w:hideMark/>
          </w:tcPr>
          <w:p w14:paraId="7D669B3C"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59 (4.42 - 4.75)</w:t>
            </w:r>
          </w:p>
        </w:tc>
        <w:tc>
          <w:tcPr>
            <w:tcW w:w="697" w:type="pct"/>
            <w:noWrap/>
            <w:vAlign w:val="center"/>
            <w:hideMark/>
          </w:tcPr>
          <w:p w14:paraId="645E55F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lt;0.05</w:t>
            </w:r>
          </w:p>
        </w:tc>
      </w:tr>
      <w:tr w:rsidR="00E9705D" w:rsidRPr="00952F10" w14:paraId="59DD4D55"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6BC849F" w14:textId="77777777" w:rsidR="00E9705D" w:rsidRPr="00952F10" w:rsidRDefault="00E9705D" w:rsidP="00952F10">
            <w:pPr>
              <w:pStyle w:val="NoSpacing"/>
              <w:rPr>
                <w:sz w:val="24"/>
                <w:szCs w:val="24"/>
              </w:rPr>
            </w:pPr>
            <w:r w:rsidRPr="00952F10">
              <w:rPr>
                <w:sz w:val="24"/>
                <w:szCs w:val="24"/>
              </w:rPr>
              <w:lastRenderedPageBreak/>
              <w:t xml:space="preserve">Ethnicity </w:t>
            </w:r>
          </w:p>
        </w:tc>
        <w:tc>
          <w:tcPr>
            <w:tcW w:w="1107" w:type="pct"/>
            <w:noWrap/>
            <w:vAlign w:val="center"/>
            <w:hideMark/>
          </w:tcPr>
          <w:p w14:paraId="6938BED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724" w:type="pct"/>
            <w:noWrap/>
            <w:vAlign w:val="center"/>
            <w:hideMark/>
          </w:tcPr>
          <w:p w14:paraId="40FD702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55C57225"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697" w:type="pct"/>
            <w:noWrap/>
            <w:vAlign w:val="center"/>
            <w:hideMark/>
          </w:tcPr>
          <w:p w14:paraId="12B8E2B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07EC5966"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9EC9617" w14:textId="77777777" w:rsidR="00E9705D" w:rsidRPr="00952F10" w:rsidRDefault="00E9705D" w:rsidP="00952F10">
            <w:pPr>
              <w:pStyle w:val="NoSpacing"/>
              <w:rPr>
                <w:sz w:val="24"/>
                <w:szCs w:val="24"/>
              </w:rPr>
            </w:pPr>
            <w:r w:rsidRPr="00952F10">
              <w:rPr>
                <w:sz w:val="24"/>
                <w:szCs w:val="24"/>
              </w:rPr>
              <w:t>Malay</w:t>
            </w:r>
          </w:p>
        </w:tc>
        <w:tc>
          <w:tcPr>
            <w:tcW w:w="1107" w:type="pct"/>
            <w:noWrap/>
            <w:vAlign w:val="center"/>
            <w:hideMark/>
          </w:tcPr>
          <w:p w14:paraId="2446AC8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87 (3.73 – 4.00)</w:t>
            </w:r>
          </w:p>
        </w:tc>
        <w:tc>
          <w:tcPr>
            <w:tcW w:w="724" w:type="pct"/>
            <w:noWrap/>
            <w:vAlign w:val="center"/>
            <w:hideMark/>
          </w:tcPr>
          <w:p w14:paraId="4655650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55126B6E"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36 (4.22 - 4.49)</w:t>
            </w:r>
          </w:p>
        </w:tc>
        <w:tc>
          <w:tcPr>
            <w:tcW w:w="697" w:type="pct"/>
            <w:noWrap/>
            <w:vAlign w:val="center"/>
            <w:hideMark/>
          </w:tcPr>
          <w:p w14:paraId="3EB02E4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17DC00EA"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12E5E59" w14:textId="77777777" w:rsidR="00E9705D" w:rsidRPr="00952F10" w:rsidRDefault="00E9705D" w:rsidP="00952F10">
            <w:pPr>
              <w:pStyle w:val="NoSpacing"/>
              <w:rPr>
                <w:sz w:val="24"/>
                <w:szCs w:val="24"/>
              </w:rPr>
            </w:pPr>
            <w:r w:rsidRPr="00952F10">
              <w:rPr>
                <w:sz w:val="24"/>
                <w:szCs w:val="24"/>
              </w:rPr>
              <w:t>Indian</w:t>
            </w:r>
          </w:p>
        </w:tc>
        <w:tc>
          <w:tcPr>
            <w:tcW w:w="1107" w:type="pct"/>
            <w:noWrap/>
            <w:vAlign w:val="center"/>
            <w:hideMark/>
          </w:tcPr>
          <w:p w14:paraId="3AE629F7"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50 (4.18 – 4.82)</w:t>
            </w:r>
          </w:p>
        </w:tc>
        <w:tc>
          <w:tcPr>
            <w:tcW w:w="724" w:type="pct"/>
            <w:noWrap/>
            <w:vAlign w:val="center"/>
            <w:hideMark/>
          </w:tcPr>
          <w:p w14:paraId="2AE4B3F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9.68)</w:t>
            </w:r>
          </w:p>
        </w:tc>
        <w:tc>
          <w:tcPr>
            <w:tcW w:w="1085" w:type="pct"/>
            <w:noWrap/>
            <w:vAlign w:val="center"/>
            <w:hideMark/>
          </w:tcPr>
          <w:p w14:paraId="22D8A5E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93 (4.62 - 5.24)</w:t>
            </w:r>
          </w:p>
        </w:tc>
        <w:tc>
          <w:tcPr>
            <w:tcW w:w="697" w:type="pct"/>
            <w:noWrap/>
            <w:vAlign w:val="center"/>
            <w:hideMark/>
          </w:tcPr>
          <w:p w14:paraId="6C6272D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6.2</w:t>
            </w:r>
            <w:r w:rsidRPr="00952F10">
              <w:rPr>
                <w:sz w:val="24"/>
                <w:szCs w:val="24"/>
              </w:rPr>
              <w:t>)</w:t>
            </w:r>
          </w:p>
        </w:tc>
      </w:tr>
      <w:tr w:rsidR="00E9705D" w:rsidRPr="00952F10" w14:paraId="3717883E"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E1BD903" w14:textId="77777777" w:rsidR="00E9705D" w:rsidRPr="00952F10" w:rsidRDefault="00E9705D" w:rsidP="00952F10">
            <w:pPr>
              <w:pStyle w:val="NoSpacing"/>
              <w:rPr>
                <w:sz w:val="24"/>
                <w:szCs w:val="24"/>
              </w:rPr>
            </w:pPr>
            <w:r w:rsidRPr="00952F10">
              <w:rPr>
                <w:sz w:val="24"/>
                <w:szCs w:val="24"/>
              </w:rPr>
              <w:t>Chinese / Others</w:t>
            </w:r>
          </w:p>
        </w:tc>
        <w:tc>
          <w:tcPr>
            <w:tcW w:w="1107" w:type="pct"/>
            <w:noWrap/>
            <w:vAlign w:val="center"/>
            <w:hideMark/>
          </w:tcPr>
          <w:p w14:paraId="3D61374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58 (2.74 – 4.41)</w:t>
            </w:r>
          </w:p>
        </w:tc>
        <w:tc>
          <w:tcPr>
            <w:tcW w:w="724" w:type="pct"/>
            <w:noWrap/>
            <w:vAlign w:val="center"/>
            <w:hideMark/>
          </w:tcPr>
          <w:p w14:paraId="5592B44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lt;0.001</w:t>
            </w:r>
          </w:p>
        </w:tc>
        <w:tc>
          <w:tcPr>
            <w:tcW w:w="1085" w:type="pct"/>
            <w:noWrap/>
            <w:vAlign w:val="center"/>
            <w:hideMark/>
          </w:tcPr>
          <w:p w14:paraId="781AC994"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92 (3.16 - 4.67)</w:t>
            </w:r>
          </w:p>
        </w:tc>
        <w:tc>
          <w:tcPr>
            <w:tcW w:w="697" w:type="pct"/>
            <w:noWrap/>
            <w:vAlign w:val="center"/>
            <w:hideMark/>
          </w:tcPr>
          <w:p w14:paraId="36B41F0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lt;0.01</w:t>
            </w:r>
          </w:p>
        </w:tc>
      </w:tr>
      <w:tr w:rsidR="00E9705D" w:rsidRPr="00952F10" w14:paraId="233DF65C"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CD2828D" w14:textId="77777777" w:rsidR="00E9705D" w:rsidRPr="00952F10" w:rsidRDefault="00E9705D" w:rsidP="00952F10">
            <w:pPr>
              <w:pStyle w:val="NoSpacing"/>
              <w:rPr>
                <w:sz w:val="24"/>
                <w:szCs w:val="24"/>
              </w:rPr>
            </w:pPr>
            <w:r w:rsidRPr="00952F10">
              <w:rPr>
                <w:sz w:val="24"/>
                <w:szCs w:val="24"/>
              </w:rPr>
              <w:t xml:space="preserve">Marital Status </w:t>
            </w:r>
          </w:p>
        </w:tc>
        <w:tc>
          <w:tcPr>
            <w:tcW w:w="1107" w:type="pct"/>
            <w:noWrap/>
            <w:vAlign w:val="center"/>
            <w:hideMark/>
          </w:tcPr>
          <w:p w14:paraId="52E70E6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724" w:type="pct"/>
            <w:noWrap/>
            <w:vAlign w:val="center"/>
            <w:hideMark/>
          </w:tcPr>
          <w:p w14:paraId="05203B3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408C96D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697" w:type="pct"/>
            <w:noWrap/>
            <w:vAlign w:val="center"/>
            <w:hideMark/>
          </w:tcPr>
          <w:p w14:paraId="6C841C4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0B3D1A37"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B20F92C" w14:textId="77777777" w:rsidR="00E9705D" w:rsidRPr="00952F10" w:rsidRDefault="00E9705D" w:rsidP="00952F10">
            <w:pPr>
              <w:pStyle w:val="NoSpacing"/>
              <w:rPr>
                <w:sz w:val="24"/>
                <w:szCs w:val="24"/>
              </w:rPr>
            </w:pPr>
            <w:r w:rsidRPr="00952F10">
              <w:rPr>
                <w:sz w:val="24"/>
                <w:szCs w:val="24"/>
              </w:rPr>
              <w:t>Single</w:t>
            </w:r>
          </w:p>
        </w:tc>
        <w:tc>
          <w:tcPr>
            <w:tcW w:w="1107" w:type="pct"/>
            <w:noWrap/>
            <w:vAlign w:val="center"/>
            <w:hideMark/>
          </w:tcPr>
          <w:p w14:paraId="5B03C6F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02 (3.80 – 4.23)</w:t>
            </w:r>
          </w:p>
        </w:tc>
        <w:tc>
          <w:tcPr>
            <w:tcW w:w="724" w:type="pct"/>
            <w:noWrap/>
            <w:vAlign w:val="center"/>
            <w:hideMark/>
          </w:tcPr>
          <w:p w14:paraId="3AF5554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70D5C40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11 (3.89 - 4.33)</w:t>
            </w:r>
          </w:p>
        </w:tc>
        <w:tc>
          <w:tcPr>
            <w:tcW w:w="697" w:type="pct"/>
            <w:noWrap/>
            <w:vAlign w:val="center"/>
            <w:hideMark/>
          </w:tcPr>
          <w:p w14:paraId="53CD6F8B"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2E753CED"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422366FA" w14:textId="77777777" w:rsidR="00E9705D" w:rsidRPr="00952F10" w:rsidRDefault="00E9705D" w:rsidP="00952F10">
            <w:pPr>
              <w:pStyle w:val="NoSpacing"/>
              <w:rPr>
                <w:sz w:val="24"/>
                <w:szCs w:val="24"/>
              </w:rPr>
            </w:pPr>
            <w:r w:rsidRPr="00952F10">
              <w:rPr>
                <w:sz w:val="24"/>
                <w:szCs w:val="24"/>
              </w:rPr>
              <w:t>Married</w:t>
            </w:r>
          </w:p>
        </w:tc>
        <w:tc>
          <w:tcPr>
            <w:tcW w:w="1107" w:type="pct"/>
            <w:noWrap/>
            <w:vAlign w:val="center"/>
            <w:hideMark/>
          </w:tcPr>
          <w:p w14:paraId="63326B18"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01 (3.85 – 4.17)</w:t>
            </w:r>
          </w:p>
        </w:tc>
        <w:tc>
          <w:tcPr>
            <w:tcW w:w="724" w:type="pct"/>
            <w:noWrap/>
            <w:vAlign w:val="center"/>
            <w:hideMark/>
          </w:tcPr>
          <w:p w14:paraId="2043759A"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57034E6A"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63 (4.47 - 4.79)</w:t>
            </w:r>
          </w:p>
        </w:tc>
        <w:tc>
          <w:tcPr>
            <w:tcW w:w="697" w:type="pct"/>
            <w:noWrap/>
            <w:vAlign w:val="center"/>
            <w:hideMark/>
          </w:tcPr>
          <w:p w14:paraId="34E41E9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2757141B"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2AF15EE" w14:textId="77777777" w:rsidR="00E9705D" w:rsidRPr="00952F10" w:rsidRDefault="00E9705D" w:rsidP="00952F10">
            <w:pPr>
              <w:pStyle w:val="NoSpacing"/>
              <w:rPr>
                <w:sz w:val="24"/>
                <w:szCs w:val="24"/>
              </w:rPr>
            </w:pPr>
            <w:r w:rsidRPr="00952F10">
              <w:rPr>
                <w:sz w:val="24"/>
                <w:szCs w:val="24"/>
              </w:rPr>
              <w:t>Divorced</w:t>
            </w:r>
          </w:p>
        </w:tc>
        <w:tc>
          <w:tcPr>
            <w:tcW w:w="1107" w:type="pct"/>
            <w:noWrap/>
            <w:vAlign w:val="center"/>
            <w:hideMark/>
          </w:tcPr>
          <w:p w14:paraId="71E9306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47 (2.91 – 4.02)</w:t>
            </w:r>
          </w:p>
        </w:tc>
        <w:tc>
          <w:tcPr>
            <w:tcW w:w="724" w:type="pct"/>
            <w:noWrap/>
            <w:vAlign w:val="center"/>
            <w:hideMark/>
          </w:tcPr>
          <w:p w14:paraId="19F2398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0.72</w:t>
            </w:r>
            <w:r w:rsidRPr="00952F10">
              <w:rPr>
                <w:sz w:val="24"/>
                <w:szCs w:val="24"/>
              </w:rPr>
              <w:t>)</w:t>
            </w:r>
          </w:p>
        </w:tc>
        <w:tc>
          <w:tcPr>
            <w:tcW w:w="1085" w:type="pct"/>
            <w:noWrap/>
            <w:vAlign w:val="center"/>
            <w:hideMark/>
          </w:tcPr>
          <w:p w14:paraId="7C94E74C"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47 (3.88 - 5.07)</w:t>
            </w:r>
          </w:p>
        </w:tc>
        <w:tc>
          <w:tcPr>
            <w:tcW w:w="697" w:type="pct"/>
            <w:noWrap/>
            <w:vAlign w:val="center"/>
            <w:hideMark/>
          </w:tcPr>
          <w:p w14:paraId="777A3BD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5.93</w:t>
            </w:r>
            <w:r w:rsidRPr="00952F10">
              <w:rPr>
                <w:sz w:val="24"/>
                <w:szCs w:val="24"/>
              </w:rPr>
              <w:t>)</w:t>
            </w:r>
          </w:p>
        </w:tc>
      </w:tr>
      <w:tr w:rsidR="00E9705D" w:rsidRPr="00952F10" w14:paraId="2D5CB224"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52AB17AA" w14:textId="77777777" w:rsidR="00E9705D" w:rsidRPr="00952F10" w:rsidRDefault="00E9705D" w:rsidP="00952F10">
            <w:pPr>
              <w:pStyle w:val="NoSpacing"/>
              <w:rPr>
                <w:sz w:val="24"/>
                <w:szCs w:val="24"/>
              </w:rPr>
            </w:pPr>
            <w:r w:rsidRPr="00952F10">
              <w:rPr>
                <w:sz w:val="24"/>
                <w:szCs w:val="24"/>
              </w:rPr>
              <w:t>Widow</w:t>
            </w:r>
          </w:p>
        </w:tc>
        <w:tc>
          <w:tcPr>
            <w:tcW w:w="1107" w:type="pct"/>
            <w:noWrap/>
            <w:vAlign w:val="center"/>
            <w:hideMark/>
          </w:tcPr>
          <w:p w14:paraId="08B7B605"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34 (2.75 – 3.92)</w:t>
            </w:r>
          </w:p>
        </w:tc>
        <w:tc>
          <w:tcPr>
            <w:tcW w:w="724" w:type="pct"/>
            <w:noWrap/>
            <w:vAlign w:val="center"/>
            <w:hideMark/>
          </w:tcPr>
          <w:p w14:paraId="0ACE887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 0.5386</w:t>
            </w:r>
          </w:p>
        </w:tc>
        <w:tc>
          <w:tcPr>
            <w:tcW w:w="1085" w:type="pct"/>
            <w:noWrap/>
            <w:vAlign w:val="center"/>
            <w:hideMark/>
          </w:tcPr>
          <w:p w14:paraId="30558B2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47 (3.87 - 5.08)</w:t>
            </w:r>
          </w:p>
        </w:tc>
        <w:tc>
          <w:tcPr>
            <w:tcW w:w="697" w:type="pct"/>
            <w:noWrap/>
            <w:vAlign w:val="center"/>
            <w:hideMark/>
          </w:tcPr>
          <w:p w14:paraId="5CC930A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1</w:t>
            </w:r>
          </w:p>
        </w:tc>
      </w:tr>
      <w:tr w:rsidR="00E9705D" w:rsidRPr="00952F10" w14:paraId="6BAEF816"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582AD463" w14:textId="77777777" w:rsidR="00E9705D" w:rsidRPr="00952F10" w:rsidRDefault="00E9705D" w:rsidP="00952F10">
            <w:pPr>
              <w:pStyle w:val="NoSpacing"/>
              <w:rPr>
                <w:sz w:val="24"/>
                <w:szCs w:val="24"/>
              </w:rPr>
            </w:pPr>
            <w:r w:rsidRPr="00952F10">
              <w:rPr>
                <w:sz w:val="24"/>
                <w:szCs w:val="24"/>
              </w:rPr>
              <w:t>Education Level</w:t>
            </w:r>
          </w:p>
        </w:tc>
        <w:tc>
          <w:tcPr>
            <w:tcW w:w="1107" w:type="pct"/>
            <w:noWrap/>
            <w:vAlign w:val="center"/>
            <w:hideMark/>
          </w:tcPr>
          <w:p w14:paraId="7E22B47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724" w:type="pct"/>
            <w:noWrap/>
            <w:vAlign w:val="center"/>
            <w:hideMark/>
          </w:tcPr>
          <w:p w14:paraId="1472965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0AFE88B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697" w:type="pct"/>
            <w:noWrap/>
            <w:vAlign w:val="center"/>
            <w:hideMark/>
          </w:tcPr>
          <w:p w14:paraId="61CF6051"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07069B30"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32705D14" w14:textId="77777777" w:rsidR="00E9705D" w:rsidRPr="00952F10" w:rsidRDefault="00E9705D" w:rsidP="00952F10">
            <w:pPr>
              <w:pStyle w:val="NoSpacing"/>
              <w:rPr>
                <w:sz w:val="24"/>
                <w:szCs w:val="24"/>
              </w:rPr>
            </w:pPr>
            <w:r w:rsidRPr="00952F10">
              <w:rPr>
                <w:sz w:val="24"/>
                <w:szCs w:val="24"/>
              </w:rPr>
              <w:t>None</w:t>
            </w:r>
          </w:p>
        </w:tc>
        <w:tc>
          <w:tcPr>
            <w:tcW w:w="1107" w:type="pct"/>
            <w:noWrap/>
            <w:vAlign w:val="center"/>
            <w:hideMark/>
          </w:tcPr>
          <w:p w14:paraId="1BAF902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1.94 (1.54 – 2.34)</w:t>
            </w:r>
          </w:p>
        </w:tc>
        <w:tc>
          <w:tcPr>
            <w:tcW w:w="724" w:type="pct"/>
            <w:noWrap/>
            <w:vAlign w:val="center"/>
            <w:hideMark/>
          </w:tcPr>
          <w:p w14:paraId="3938D685"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548A7D5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2.69 (2.23 - 3.15)</w:t>
            </w:r>
          </w:p>
        </w:tc>
        <w:tc>
          <w:tcPr>
            <w:tcW w:w="697" w:type="pct"/>
            <w:noWrap/>
            <w:vAlign w:val="center"/>
            <w:hideMark/>
          </w:tcPr>
          <w:p w14:paraId="5FF64D7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3B70F770"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237C2275" w14:textId="77777777" w:rsidR="00E9705D" w:rsidRPr="00952F10" w:rsidRDefault="00E9705D" w:rsidP="00952F10">
            <w:pPr>
              <w:pStyle w:val="NoSpacing"/>
              <w:rPr>
                <w:sz w:val="24"/>
                <w:szCs w:val="24"/>
              </w:rPr>
            </w:pPr>
            <w:r w:rsidRPr="00952F10">
              <w:rPr>
                <w:sz w:val="24"/>
                <w:szCs w:val="24"/>
              </w:rPr>
              <w:t>Primary</w:t>
            </w:r>
          </w:p>
        </w:tc>
        <w:tc>
          <w:tcPr>
            <w:tcW w:w="1107" w:type="pct"/>
            <w:noWrap/>
            <w:vAlign w:val="center"/>
            <w:hideMark/>
          </w:tcPr>
          <w:p w14:paraId="6C42A7CF"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24 (2.93 – 3.54)</w:t>
            </w:r>
          </w:p>
        </w:tc>
        <w:tc>
          <w:tcPr>
            <w:tcW w:w="724" w:type="pct"/>
            <w:noWrap/>
            <w:vAlign w:val="center"/>
            <w:hideMark/>
          </w:tcPr>
          <w:p w14:paraId="542CB11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51920FE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13 (3.81 - 4.52)</w:t>
            </w:r>
          </w:p>
        </w:tc>
        <w:tc>
          <w:tcPr>
            <w:tcW w:w="697" w:type="pct"/>
            <w:noWrap/>
            <w:vAlign w:val="center"/>
            <w:hideMark/>
          </w:tcPr>
          <w:p w14:paraId="6B79D1C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2C7B1228"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7D1562E" w14:textId="77777777" w:rsidR="00E9705D" w:rsidRPr="00952F10" w:rsidRDefault="00E9705D" w:rsidP="00952F10">
            <w:pPr>
              <w:pStyle w:val="NoSpacing"/>
              <w:rPr>
                <w:sz w:val="24"/>
                <w:szCs w:val="24"/>
              </w:rPr>
            </w:pPr>
            <w:r w:rsidRPr="00952F10">
              <w:rPr>
                <w:sz w:val="24"/>
                <w:szCs w:val="24"/>
              </w:rPr>
              <w:t>Secondary</w:t>
            </w:r>
          </w:p>
        </w:tc>
        <w:tc>
          <w:tcPr>
            <w:tcW w:w="1107" w:type="pct"/>
            <w:noWrap/>
            <w:vAlign w:val="center"/>
            <w:hideMark/>
          </w:tcPr>
          <w:p w14:paraId="34E4226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20 (4.04 – 4.35)</w:t>
            </w:r>
          </w:p>
        </w:tc>
        <w:tc>
          <w:tcPr>
            <w:tcW w:w="724" w:type="pct"/>
            <w:noWrap/>
            <w:vAlign w:val="center"/>
            <w:hideMark/>
          </w:tcPr>
          <w:p w14:paraId="2F081D9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22.70</w:t>
            </w:r>
            <w:r w:rsidRPr="00952F10">
              <w:rPr>
                <w:sz w:val="24"/>
                <w:szCs w:val="24"/>
              </w:rPr>
              <w:t>)</w:t>
            </w:r>
          </w:p>
        </w:tc>
        <w:tc>
          <w:tcPr>
            <w:tcW w:w="1085" w:type="pct"/>
            <w:noWrap/>
            <w:vAlign w:val="center"/>
            <w:hideMark/>
          </w:tcPr>
          <w:p w14:paraId="6563D35D"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65 (4.50 - 4.80)</w:t>
            </w:r>
          </w:p>
        </w:tc>
        <w:tc>
          <w:tcPr>
            <w:tcW w:w="697" w:type="pct"/>
            <w:noWrap/>
            <w:vAlign w:val="center"/>
            <w:hideMark/>
          </w:tcPr>
          <w:p w14:paraId="41B088C0"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F(</w:t>
            </w:r>
            <w:r w:rsidR="00937708" w:rsidRPr="00952F10">
              <w:rPr>
                <w:sz w:val="24"/>
                <w:szCs w:val="24"/>
              </w:rPr>
              <w:t>12.13</w:t>
            </w:r>
            <w:r w:rsidRPr="00952F10">
              <w:rPr>
                <w:sz w:val="24"/>
                <w:szCs w:val="24"/>
              </w:rPr>
              <w:t>)</w:t>
            </w:r>
          </w:p>
        </w:tc>
      </w:tr>
      <w:tr w:rsidR="00E9705D" w:rsidRPr="00952F10" w14:paraId="782B959A"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08744B4C" w14:textId="77777777" w:rsidR="00E9705D" w:rsidRPr="00952F10" w:rsidRDefault="00E9705D" w:rsidP="00952F10">
            <w:pPr>
              <w:pStyle w:val="NoSpacing"/>
              <w:rPr>
                <w:sz w:val="24"/>
                <w:szCs w:val="24"/>
              </w:rPr>
            </w:pPr>
            <w:r w:rsidRPr="00952F10">
              <w:rPr>
                <w:sz w:val="24"/>
                <w:szCs w:val="24"/>
              </w:rPr>
              <w:t>Tertiary</w:t>
            </w:r>
          </w:p>
        </w:tc>
        <w:tc>
          <w:tcPr>
            <w:tcW w:w="1107" w:type="pct"/>
            <w:noWrap/>
            <w:vAlign w:val="center"/>
            <w:hideMark/>
          </w:tcPr>
          <w:p w14:paraId="7079500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87 (4.53 – 5.22)</w:t>
            </w:r>
          </w:p>
        </w:tc>
        <w:tc>
          <w:tcPr>
            <w:tcW w:w="724" w:type="pct"/>
            <w:noWrap/>
            <w:vAlign w:val="center"/>
            <w:hideMark/>
          </w:tcPr>
          <w:p w14:paraId="78FF862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lt;0.001</w:t>
            </w:r>
          </w:p>
        </w:tc>
        <w:tc>
          <w:tcPr>
            <w:tcW w:w="1085" w:type="pct"/>
            <w:noWrap/>
            <w:vAlign w:val="center"/>
            <w:hideMark/>
          </w:tcPr>
          <w:p w14:paraId="7DC9E113"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80 (4.45 - 5.15)</w:t>
            </w:r>
          </w:p>
        </w:tc>
        <w:tc>
          <w:tcPr>
            <w:tcW w:w="697" w:type="pct"/>
            <w:noWrap/>
            <w:vAlign w:val="center"/>
            <w:hideMark/>
          </w:tcPr>
          <w:p w14:paraId="44CC998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p &lt;0.001</w:t>
            </w:r>
          </w:p>
        </w:tc>
      </w:tr>
      <w:tr w:rsidR="00E9705D" w:rsidRPr="00952F10" w14:paraId="7970A53C"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3B173DEA" w14:textId="77777777" w:rsidR="00E9705D" w:rsidRPr="00952F10" w:rsidRDefault="00E9705D" w:rsidP="00952F10">
            <w:pPr>
              <w:pStyle w:val="NoSpacing"/>
              <w:rPr>
                <w:sz w:val="24"/>
                <w:szCs w:val="24"/>
              </w:rPr>
            </w:pPr>
            <w:r w:rsidRPr="00952F10">
              <w:rPr>
                <w:sz w:val="24"/>
                <w:szCs w:val="24"/>
              </w:rPr>
              <w:t>Income Level</w:t>
            </w:r>
          </w:p>
        </w:tc>
        <w:tc>
          <w:tcPr>
            <w:tcW w:w="1107" w:type="pct"/>
            <w:noWrap/>
            <w:vAlign w:val="center"/>
            <w:hideMark/>
          </w:tcPr>
          <w:p w14:paraId="05AF155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724" w:type="pct"/>
            <w:noWrap/>
            <w:vAlign w:val="center"/>
            <w:hideMark/>
          </w:tcPr>
          <w:p w14:paraId="28D2BAE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37599D1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697" w:type="pct"/>
            <w:noWrap/>
            <w:vAlign w:val="center"/>
            <w:hideMark/>
          </w:tcPr>
          <w:p w14:paraId="03EB6AE6"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69B25CE7"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17FEB06" w14:textId="77777777" w:rsidR="00E9705D" w:rsidRPr="00952F10" w:rsidRDefault="00E9705D" w:rsidP="00952F10">
            <w:pPr>
              <w:pStyle w:val="NoSpacing"/>
              <w:rPr>
                <w:sz w:val="24"/>
                <w:szCs w:val="24"/>
              </w:rPr>
            </w:pPr>
            <w:r w:rsidRPr="00952F10">
              <w:rPr>
                <w:sz w:val="24"/>
                <w:szCs w:val="24"/>
              </w:rPr>
              <w:t>&lt;1000</w:t>
            </w:r>
          </w:p>
        </w:tc>
        <w:tc>
          <w:tcPr>
            <w:tcW w:w="1107" w:type="pct"/>
            <w:noWrap/>
            <w:vAlign w:val="center"/>
            <w:hideMark/>
          </w:tcPr>
          <w:p w14:paraId="53684BA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79 (3.53 – 4.06)</w:t>
            </w:r>
          </w:p>
        </w:tc>
        <w:tc>
          <w:tcPr>
            <w:tcW w:w="724" w:type="pct"/>
            <w:noWrap/>
            <w:vAlign w:val="center"/>
            <w:hideMark/>
          </w:tcPr>
          <w:p w14:paraId="632C077C"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2B27FF82"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52 (4.24 - 4.80)</w:t>
            </w:r>
          </w:p>
        </w:tc>
        <w:tc>
          <w:tcPr>
            <w:tcW w:w="697" w:type="pct"/>
            <w:noWrap/>
            <w:vAlign w:val="center"/>
            <w:hideMark/>
          </w:tcPr>
          <w:p w14:paraId="3881E170"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53C1676E"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AA2F43D" w14:textId="77777777" w:rsidR="00E9705D" w:rsidRPr="00952F10" w:rsidRDefault="00E9705D" w:rsidP="00952F10">
            <w:pPr>
              <w:pStyle w:val="NoSpacing"/>
              <w:rPr>
                <w:sz w:val="24"/>
                <w:szCs w:val="24"/>
              </w:rPr>
            </w:pPr>
            <w:r w:rsidRPr="00952F10">
              <w:rPr>
                <w:sz w:val="24"/>
                <w:szCs w:val="24"/>
              </w:rPr>
              <w:t>1,000-1999</w:t>
            </w:r>
          </w:p>
        </w:tc>
        <w:tc>
          <w:tcPr>
            <w:tcW w:w="1107" w:type="pct"/>
            <w:noWrap/>
            <w:vAlign w:val="center"/>
            <w:hideMark/>
          </w:tcPr>
          <w:p w14:paraId="5880BEB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68 (3.48 – 3.88)</w:t>
            </w:r>
          </w:p>
        </w:tc>
        <w:tc>
          <w:tcPr>
            <w:tcW w:w="724" w:type="pct"/>
            <w:noWrap/>
            <w:vAlign w:val="center"/>
            <w:hideMark/>
          </w:tcPr>
          <w:p w14:paraId="5E209A4A"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23CBEAB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39 (4.20 - 4.59)</w:t>
            </w:r>
          </w:p>
        </w:tc>
        <w:tc>
          <w:tcPr>
            <w:tcW w:w="697" w:type="pct"/>
            <w:noWrap/>
            <w:vAlign w:val="center"/>
            <w:hideMark/>
          </w:tcPr>
          <w:p w14:paraId="60F9370A"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60B57F36"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3DA9B6E9" w14:textId="77777777" w:rsidR="00E9705D" w:rsidRPr="00952F10" w:rsidRDefault="00E9705D" w:rsidP="00952F10">
            <w:pPr>
              <w:pStyle w:val="NoSpacing"/>
              <w:rPr>
                <w:sz w:val="24"/>
                <w:szCs w:val="24"/>
              </w:rPr>
            </w:pPr>
            <w:r w:rsidRPr="00952F10">
              <w:rPr>
                <w:sz w:val="24"/>
                <w:szCs w:val="24"/>
              </w:rPr>
              <w:t>2000-2999</w:t>
            </w:r>
          </w:p>
        </w:tc>
        <w:tc>
          <w:tcPr>
            <w:tcW w:w="1107" w:type="pct"/>
            <w:noWrap/>
            <w:vAlign w:val="center"/>
            <w:hideMark/>
          </w:tcPr>
          <w:p w14:paraId="32DADB37"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36 (4.10 – 4.61)</w:t>
            </w:r>
          </w:p>
        </w:tc>
        <w:tc>
          <w:tcPr>
            <w:tcW w:w="724" w:type="pct"/>
            <w:noWrap/>
            <w:vAlign w:val="center"/>
            <w:hideMark/>
          </w:tcPr>
          <w:p w14:paraId="1118AD44"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3.76</w:t>
            </w:r>
            <w:r w:rsidRPr="00952F10">
              <w:rPr>
                <w:sz w:val="24"/>
                <w:szCs w:val="24"/>
              </w:rPr>
              <w:t>)</w:t>
            </w:r>
          </w:p>
        </w:tc>
        <w:tc>
          <w:tcPr>
            <w:tcW w:w="1085" w:type="pct"/>
            <w:noWrap/>
            <w:vAlign w:val="center"/>
            <w:hideMark/>
          </w:tcPr>
          <w:p w14:paraId="7ABBCCD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59 (4.34 - 4.83)</w:t>
            </w:r>
          </w:p>
        </w:tc>
        <w:tc>
          <w:tcPr>
            <w:tcW w:w="697" w:type="pct"/>
            <w:noWrap/>
            <w:vAlign w:val="center"/>
            <w:hideMark/>
          </w:tcPr>
          <w:p w14:paraId="11AE245B"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3.21</w:t>
            </w:r>
            <w:r w:rsidRPr="00952F10">
              <w:rPr>
                <w:sz w:val="24"/>
                <w:szCs w:val="24"/>
              </w:rPr>
              <w:t>)</w:t>
            </w:r>
          </w:p>
        </w:tc>
      </w:tr>
      <w:tr w:rsidR="00E9705D" w:rsidRPr="00952F10" w14:paraId="3BA5EA41"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2DDE37C0" w14:textId="77777777" w:rsidR="00E9705D" w:rsidRPr="00952F10" w:rsidRDefault="00E9705D" w:rsidP="00952F10">
            <w:pPr>
              <w:pStyle w:val="NoSpacing"/>
              <w:rPr>
                <w:sz w:val="24"/>
                <w:szCs w:val="24"/>
              </w:rPr>
            </w:pPr>
            <w:r w:rsidRPr="00952F10">
              <w:rPr>
                <w:sz w:val="24"/>
                <w:szCs w:val="24"/>
              </w:rPr>
              <w:t>≥3000</w:t>
            </w:r>
          </w:p>
        </w:tc>
        <w:tc>
          <w:tcPr>
            <w:tcW w:w="1107" w:type="pct"/>
            <w:noWrap/>
            <w:vAlign w:val="center"/>
            <w:hideMark/>
          </w:tcPr>
          <w:p w14:paraId="410D814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17 (3.87 – 4.47)</w:t>
            </w:r>
          </w:p>
        </w:tc>
        <w:tc>
          <w:tcPr>
            <w:tcW w:w="724" w:type="pct"/>
            <w:noWrap/>
            <w:vAlign w:val="center"/>
            <w:hideMark/>
          </w:tcPr>
          <w:p w14:paraId="3E24D03D"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5</w:t>
            </w:r>
          </w:p>
        </w:tc>
        <w:tc>
          <w:tcPr>
            <w:tcW w:w="1085" w:type="pct"/>
            <w:noWrap/>
            <w:vAlign w:val="center"/>
            <w:hideMark/>
          </w:tcPr>
          <w:p w14:paraId="25559964"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24 (3.94 - 4.54)</w:t>
            </w:r>
          </w:p>
        </w:tc>
        <w:tc>
          <w:tcPr>
            <w:tcW w:w="697" w:type="pct"/>
            <w:noWrap/>
            <w:vAlign w:val="center"/>
            <w:hideMark/>
          </w:tcPr>
          <w:p w14:paraId="5FEA5403"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5</w:t>
            </w:r>
          </w:p>
        </w:tc>
      </w:tr>
      <w:tr w:rsidR="00E9705D" w:rsidRPr="00952F10" w14:paraId="6DD183B1"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6718A06B" w14:textId="77777777" w:rsidR="00E9705D" w:rsidRPr="00952F10" w:rsidRDefault="00E9705D" w:rsidP="00952F10">
            <w:pPr>
              <w:pStyle w:val="NoSpacing"/>
              <w:rPr>
                <w:sz w:val="24"/>
                <w:szCs w:val="24"/>
              </w:rPr>
            </w:pPr>
            <w:r w:rsidRPr="00952F10">
              <w:rPr>
                <w:sz w:val="24"/>
                <w:szCs w:val="24"/>
              </w:rPr>
              <w:t xml:space="preserve">Occupation Status </w:t>
            </w:r>
          </w:p>
        </w:tc>
        <w:tc>
          <w:tcPr>
            <w:tcW w:w="1107" w:type="pct"/>
            <w:noWrap/>
            <w:vAlign w:val="center"/>
            <w:hideMark/>
          </w:tcPr>
          <w:p w14:paraId="36CF1CC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724" w:type="pct"/>
            <w:noWrap/>
            <w:vAlign w:val="center"/>
            <w:hideMark/>
          </w:tcPr>
          <w:p w14:paraId="429024C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2EDFFDB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697" w:type="pct"/>
            <w:noWrap/>
            <w:vAlign w:val="center"/>
            <w:hideMark/>
          </w:tcPr>
          <w:p w14:paraId="62157FB7"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40C9AA24"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9B612F1" w14:textId="77777777" w:rsidR="00E9705D" w:rsidRPr="00952F10" w:rsidRDefault="00E9705D" w:rsidP="00952F10">
            <w:pPr>
              <w:pStyle w:val="NoSpacing"/>
              <w:rPr>
                <w:sz w:val="24"/>
                <w:szCs w:val="24"/>
              </w:rPr>
            </w:pPr>
            <w:r w:rsidRPr="00952F10">
              <w:rPr>
                <w:sz w:val="24"/>
                <w:szCs w:val="24"/>
              </w:rPr>
              <w:t>Paid Employee</w:t>
            </w:r>
          </w:p>
        </w:tc>
        <w:tc>
          <w:tcPr>
            <w:tcW w:w="1107" w:type="pct"/>
            <w:noWrap/>
            <w:vAlign w:val="center"/>
            <w:hideMark/>
          </w:tcPr>
          <w:p w14:paraId="790161EB"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43 (4.25 – 4.60)</w:t>
            </w:r>
          </w:p>
        </w:tc>
        <w:tc>
          <w:tcPr>
            <w:tcW w:w="724" w:type="pct"/>
            <w:noWrap/>
            <w:vAlign w:val="center"/>
            <w:hideMark/>
          </w:tcPr>
          <w:p w14:paraId="4516615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06A03E77"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83 (4.66 - 5.00)</w:t>
            </w:r>
          </w:p>
        </w:tc>
        <w:tc>
          <w:tcPr>
            <w:tcW w:w="697" w:type="pct"/>
            <w:noWrap/>
            <w:vAlign w:val="center"/>
            <w:hideMark/>
          </w:tcPr>
          <w:p w14:paraId="4C890D2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1BEF0DDF"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13910A49" w14:textId="77777777" w:rsidR="00E9705D" w:rsidRPr="00952F10" w:rsidRDefault="00E9705D" w:rsidP="00952F10">
            <w:pPr>
              <w:pStyle w:val="NoSpacing"/>
              <w:rPr>
                <w:sz w:val="24"/>
                <w:szCs w:val="24"/>
              </w:rPr>
            </w:pPr>
            <w:r w:rsidRPr="00952F10">
              <w:rPr>
                <w:sz w:val="24"/>
                <w:szCs w:val="24"/>
              </w:rPr>
              <w:t>Self-Employed</w:t>
            </w:r>
          </w:p>
        </w:tc>
        <w:tc>
          <w:tcPr>
            <w:tcW w:w="1107" w:type="pct"/>
            <w:noWrap/>
            <w:vAlign w:val="center"/>
            <w:hideMark/>
          </w:tcPr>
          <w:p w14:paraId="3E4458E1"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3.46 (3.09 – 3.84)</w:t>
            </w:r>
          </w:p>
        </w:tc>
        <w:tc>
          <w:tcPr>
            <w:tcW w:w="724" w:type="pct"/>
            <w:noWrap/>
            <w:vAlign w:val="center"/>
            <w:hideMark/>
          </w:tcPr>
          <w:p w14:paraId="5F1278B8"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c>
          <w:tcPr>
            <w:tcW w:w="1085" w:type="pct"/>
            <w:noWrap/>
            <w:vAlign w:val="center"/>
            <w:hideMark/>
          </w:tcPr>
          <w:p w14:paraId="62AE0189"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27 (3.89 - 4.65)</w:t>
            </w:r>
          </w:p>
        </w:tc>
        <w:tc>
          <w:tcPr>
            <w:tcW w:w="697" w:type="pct"/>
            <w:noWrap/>
            <w:vAlign w:val="center"/>
            <w:hideMark/>
          </w:tcPr>
          <w:p w14:paraId="487DC4AD"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p>
        </w:tc>
      </w:tr>
      <w:tr w:rsidR="00E9705D" w:rsidRPr="00952F10" w14:paraId="2408AAFA"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3CF3E281" w14:textId="77777777" w:rsidR="00E9705D" w:rsidRPr="00952F10" w:rsidRDefault="00E9705D" w:rsidP="00952F10">
            <w:pPr>
              <w:pStyle w:val="NoSpacing"/>
              <w:rPr>
                <w:sz w:val="24"/>
                <w:szCs w:val="24"/>
              </w:rPr>
            </w:pPr>
            <w:r w:rsidRPr="00952F10">
              <w:rPr>
                <w:sz w:val="24"/>
                <w:szCs w:val="24"/>
              </w:rPr>
              <w:t>Retiree</w:t>
            </w:r>
          </w:p>
        </w:tc>
        <w:tc>
          <w:tcPr>
            <w:tcW w:w="1107" w:type="pct"/>
            <w:noWrap/>
            <w:vAlign w:val="center"/>
            <w:hideMark/>
          </w:tcPr>
          <w:p w14:paraId="7345351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66 (2.93 – 4.38)</w:t>
            </w:r>
          </w:p>
        </w:tc>
        <w:tc>
          <w:tcPr>
            <w:tcW w:w="724" w:type="pct"/>
            <w:noWrap/>
            <w:vAlign w:val="center"/>
            <w:hideMark/>
          </w:tcPr>
          <w:p w14:paraId="4111D4F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c>
          <w:tcPr>
            <w:tcW w:w="1085" w:type="pct"/>
            <w:noWrap/>
            <w:vAlign w:val="center"/>
            <w:hideMark/>
          </w:tcPr>
          <w:p w14:paraId="642326D9"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4.58 (3.86 - 5.30)</w:t>
            </w:r>
          </w:p>
        </w:tc>
        <w:tc>
          <w:tcPr>
            <w:tcW w:w="697" w:type="pct"/>
            <w:noWrap/>
            <w:vAlign w:val="center"/>
            <w:hideMark/>
          </w:tcPr>
          <w:p w14:paraId="339631F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p>
        </w:tc>
      </w:tr>
      <w:tr w:rsidR="00E9705D" w:rsidRPr="00952F10" w14:paraId="11F69B27" w14:textId="77777777" w:rsidTr="00937708">
        <w:trPr>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7B93FA28" w14:textId="77777777" w:rsidR="00E9705D" w:rsidRPr="00952F10" w:rsidRDefault="00E9705D" w:rsidP="00952F10">
            <w:pPr>
              <w:pStyle w:val="NoSpacing"/>
              <w:rPr>
                <w:sz w:val="24"/>
                <w:szCs w:val="24"/>
              </w:rPr>
            </w:pPr>
            <w:r w:rsidRPr="00952F10">
              <w:rPr>
                <w:sz w:val="24"/>
                <w:szCs w:val="24"/>
              </w:rPr>
              <w:t>Housewife</w:t>
            </w:r>
          </w:p>
        </w:tc>
        <w:tc>
          <w:tcPr>
            <w:tcW w:w="1107" w:type="pct"/>
            <w:noWrap/>
            <w:vAlign w:val="center"/>
            <w:hideMark/>
          </w:tcPr>
          <w:p w14:paraId="76F0B95A"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04 (3.75 – 4.32)</w:t>
            </w:r>
          </w:p>
        </w:tc>
        <w:tc>
          <w:tcPr>
            <w:tcW w:w="724" w:type="pct"/>
            <w:noWrap/>
            <w:vAlign w:val="center"/>
            <w:hideMark/>
          </w:tcPr>
          <w:p w14:paraId="0C03B66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6.36</w:t>
            </w:r>
            <w:r w:rsidRPr="00952F10">
              <w:rPr>
                <w:sz w:val="24"/>
                <w:szCs w:val="24"/>
              </w:rPr>
              <w:t>)</w:t>
            </w:r>
          </w:p>
        </w:tc>
        <w:tc>
          <w:tcPr>
            <w:tcW w:w="1085" w:type="pct"/>
            <w:noWrap/>
            <w:vAlign w:val="center"/>
            <w:hideMark/>
          </w:tcPr>
          <w:p w14:paraId="05790E8C"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4.67 (4.38 - 4.95)</w:t>
            </w:r>
          </w:p>
        </w:tc>
        <w:tc>
          <w:tcPr>
            <w:tcW w:w="697" w:type="pct"/>
            <w:noWrap/>
            <w:vAlign w:val="center"/>
            <w:hideMark/>
          </w:tcPr>
          <w:p w14:paraId="102FB9C6" w14:textId="77777777" w:rsidR="00E9705D" w:rsidRPr="00952F10" w:rsidRDefault="00E9705D" w:rsidP="00952F10">
            <w:pPr>
              <w:pStyle w:val="NoSpacing"/>
              <w:cnfStyle w:val="000000000000" w:firstRow="0" w:lastRow="0" w:firstColumn="0" w:lastColumn="0" w:oddVBand="0" w:evenVBand="0" w:oddHBand="0" w:evenHBand="0" w:firstRowFirstColumn="0" w:firstRowLastColumn="0" w:lastRowFirstColumn="0" w:lastRowLastColumn="0"/>
              <w:rPr>
                <w:sz w:val="24"/>
                <w:szCs w:val="24"/>
              </w:rPr>
            </w:pPr>
            <w:r w:rsidRPr="00952F10">
              <w:rPr>
                <w:sz w:val="24"/>
                <w:szCs w:val="24"/>
              </w:rPr>
              <w:t>F(</w:t>
            </w:r>
            <w:r w:rsidR="00937708" w:rsidRPr="00952F10">
              <w:rPr>
                <w:sz w:val="24"/>
                <w:szCs w:val="24"/>
              </w:rPr>
              <w:t>6.69</w:t>
            </w:r>
            <w:r w:rsidRPr="00952F10">
              <w:rPr>
                <w:sz w:val="24"/>
                <w:szCs w:val="24"/>
              </w:rPr>
              <w:t>)</w:t>
            </w:r>
          </w:p>
        </w:tc>
      </w:tr>
      <w:tr w:rsidR="00E9705D" w:rsidRPr="00952F10" w14:paraId="08420C9B" w14:textId="77777777" w:rsidTr="0093770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387" w:type="pct"/>
            <w:noWrap/>
            <w:vAlign w:val="center"/>
            <w:hideMark/>
          </w:tcPr>
          <w:p w14:paraId="3CAADFD0" w14:textId="77777777" w:rsidR="00E9705D" w:rsidRPr="00952F10" w:rsidRDefault="00E9705D" w:rsidP="00952F10">
            <w:pPr>
              <w:pStyle w:val="NoSpacing"/>
              <w:rPr>
                <w:sz w:val="24"/>
                <w:szCs w:val="24"/>
              </w:rPr>
            </w:pPr>
            <w:r w:rsidRPr="00952F10">
              <w:rPr>
                <w:sz w:val="24"/>
                <w:szCs w:val="24"/>
              </w:rPr>
              <w:t>Others</w:t>
            </w:r>
          </w:p>
        </w:tc>
        <w:tc>
          <w:tcPr>
            <w:tcW w:w="1107" w:type="pct"/>
            <w:noWrap/>
            <w:vAlign w:val="center"/>
            <w:hideMark/>
          </w:tcPr>
          <w:p w14:paraId="025914B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20 (2.94 – 3.47)</w:t>
            </w:r>
          </w:p>
        </w:tc>
        <w:tc>
          <w:tcPr>
            <w:tcW w:w="724" w:type="pct"/>
            <w:noWrap/>
            <w:vAlign w:val="center"/>
            <w:hideMark/>
          </w:tcPr>
          <w:p w14:paraId="2E7B93E2"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01</w:t>
            </w:r>
          </w:p>
        </w:tc>
        <w:tc>
          <w:tcPr>
            <w:tcW w:w="1085" w:type="pct"/>
            <w:noWrap/>
            <w:vAlign w:val="center"/>
            <w:hideMark/>
          </w:tcPr>
          <w:p w14:paraId="55E506D1"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3.52 (3.25 - 3.79)</w:t>
            </w:r>
          </w:p>
        </w:tc>
        <w:tc>
          <w:tcPr>
            <w:tcW w:w="697" w:type="pct"/>
            <w:noWrap/>
            <w:vAlign w:val="center"/>
            <w:hideMark/>
          </w:tcPr>
          <w:p w14:paraId="4E4355DE" w14:textId="77777777" w:rsidR="00E9705D" w:rsidRPr="00952F10" w:rsidRDefault="00E9705D"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p &lt;0.001</w:t>
            </w:r>
          </w:p>
        </w:tc>
      </w:tr>
    </w:tbl>
    <w:p w14:paraId="68EA3973" w14:textId="77777777" w:rsidR="003E18D1" w:rsidRDefault="003E18D1" w:rsidP="004F64A2"/>
    <w:p w14:paraId="7CAAD1E2" w14:textId="77777777" w:rsidR="003E18D1" w:rsidRDefault="003E18D1" w:rsidP="00630E65">
      <w:r>
        <w:t xml:space="preserve">The history of cancer and scores of warning signs and risk factors for cancer </w:t>
      </w:r>
      <w:proofErr w:type="gramStart"/>
      <w:r>
        <w:t>are illustrated</w:t>
      </w:r>
      <w:proofErr w:type="gramEnd"/>
      <w:r>
        <w:t xml:space="preserve"> in Table 4. Participants’ </w:t>
      </w:r>
      <w:r w:rsidR="00630E65">
        <w:t xml:space="preserve">cancer </w:t>
      </w:r>
      <w:r>
        <w:t>risk factor scores differed only when they had history of cancer in their friends (</w:t>
      </w:r>
      <w:proofErr w:type="gramStart"/>
      <w:r w:rsidR="00630E65">
        <w:t>F(</w:t>
      </w:r>
      <w:proofErr w:type="gramEnd"/>
      <w:r w:rsidR="00630E65">
        <w:t xml:space="preserve">9.74); </w:t>
      </w:r>
      <w:r>
        <w:t>p &lt;0.01). N</w:t>
      </w:r>
      <w:r w:rsidR="00630E65">
        <w:t>one</w:t>
      </w:r>
      <w:r>
        <w:t xml:space="preserve"> of categories of having cancer in self/spouse/close family and having cancer in other family members showed significant association with awareness of warning signs of cancer and its risk factors. </w:t>
      </w:r>
    </w:p>
    <w:p w14:paraId="4042B487" w14:textId="77777777" w:rsidR="003E18D1" w:rsidRDefault="003E18D1" w:rsidP="00952F10">
      <w:pPr>
        <w:pStyle w:val="Caption"/>
      </w:pPr>
      <w:r>
        <w:t xml:space="preserve">Table </w:t>
      </w:r>
      <w:r w:rsidR="00F86236">
        <w:fldChar w:fldCharType="begin"/>
      </w:r>
      <w:r w:rsidR="00F86236">
        <w:instrText xml:space="preserve"> SEQ Table \* ARABIC </w:instrText>
      </w:r>
      <w:r w:rsidR="00F86236">
        <w:fldChar w:fldCharType="separate"/>
      </w:r>
      <w:r>
        <w:rPr>
          <w:noProof/>
        </w:rPr>
        <w:t>4</w:t>
      </w:r>
      <w:r w:rsidR="00F86236">
        <w:rPr>
          <w:noProof/>
        </w:rPr>
        <w:fldChar w:fldCharType="end"/>
      </w:r>
      <w:r>
        <w:t xml:space="preserve"> History of cancer and scores of warning signs and risk factors (N = 2360)</w:t>
      </w:r>
    </w:p>
    <w:tbl>
      <w:tblPr>
        <w:tblStyle w:val="PlainTable2"/>
        <w:tblW w:w="0" w:type="auto"/>
        <w:tblLook w:val="04A0" w:firstRow="1" w:lastRow="0" w:firstColumn="1" w:lastColumn="0" w:noHBand="0" w:noVBand="1"/>
      </w:tblPr>
      <w:tblGrid>
        <w:gridCol w:w="4390"/>
        <w:gridCol w:w="1476"/>
        <w:gridCol w:w="993"/>
        <w:gridCol w:w="1476"/>
        <w:gridCol w:w="993"/>
      </w:tblGrid>
      <w:tr w:rsidR="003E18D1" w:rsidRPr="00952F10" w14:paraId="7BB53B67" w14:textId="77777777" w:rsidTr="00813DAF">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Merge w:val="restart"/>
            <w:noWrap/>
            <w:vAlign w:val="center"/>
            <w:hideMark/>
          </w:tcPr>
          <w:p w14:paraId="5A146866" w14:textId="77777777" w:rsidR="003E18D1" w:rsidRPr="00952F10" w:rsidRDefault="003E18D1" w:rsidP="00952F10">
            <w:pPr>
              <w:pStyle w:val="NoSpacing"/>
              <w:rPr>
                <w:sz w:val="24"/>
                <w:szCs w:val="24"/>
              </w:rPr>
            </w:pPr>
            <w:r w:rsidRPr="00952F10">
              <w:rPr>
                <w:sz w:val="24"/>
                <w:szCs w:val="24"/>
              </w:rPr>
              <w:t> </w:t>
            </w:r>
          </w:p>
        </w:tc>
        <w:tc>
          <w:tcPr>
            <w:tcW w:w="0" w:type="auto"/>
            <w:gridSpan w:val="2"/>
            <w:noWrap/>
            <w:vAlign w:val="center"/>
            <w:hideMark/>
          </w:tcPr>
          <w:p w14:paraId="5BF5E439" w14:textId="77777777" w:rsidR="003E18D1" w:rsidRPr="00952F10" w:rsidRDefault="003E18D1"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Warning signs</w:t>
            </w:r>
          </w:p>
        </w:tc>
        <w:tc>
          <w:tcPr>
            <w:tcW w:w="0" w:type="auto"/>
            <w:gridSpan w:val="2"/>
            <w:noWrap/>
            <w:vAlign w:val="center"/>
            <w:hideMark/>
          </w:tcPr>
          <w:p w14:paraId="03415061" w14:textId="77777777" w:rsidR="003E18D1" w:rsidRPr="00952F10" w:rsidRDefault="003E18D1" w:rsidP="00952F10">
            <w:pPr>
              <w:pStyle w:val="NoSpacing"/>
              <w:cnfStyle w:val="100000000000" w:firstRow="1" w:lastRow="0" w:firstColumn="0" w:lastColumn="0" w:oddVBand="0" w:evenVBand="0" w:oddHBand="0" w:evenHBand="0" w:firstRowFirstColumn="0" w:firstRowLastColumn="0" w:lastRowFirstColumn="0" w:lastRowLastColumn="0"/>
              <w:rPr>
                <w:sz w:val="24"/>
                <w:szCs w:val="24"/>
              </w:rPr>
            </w:pPr>
            <w:r w:rsidRPr="00952F10">
              <w:rPr>
                <w:sz w:val="24"/>
                <w:szCs w:val="24"/>
              </w:rPr>
              <w:t>Risk factors</w:t>
            </w:r>
          </w:p>
        </w:tc>
      </w:tr>
      <w:tr w:rsidR="003E18D1" w:rsidRPr="00952F10" w14:paraId="6EE7172A"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2B4D807" w14:textId="77777777" w:rsidR="003E18D1" w:rsidRPr="00952F10" w:rsidRDefault="003E18D1" w:rsidP="00952F10">
            <w:pPr>
              <w:pStyle w:val="NoSpacing"/>
              <w:rPr>
                <w:sz w:val="24"/>
                <w:szCs w:val="24"/>
              </w:rPr>
            </w:pPr>
          </w:p>
        </w:tc>
        <w:tc>
          <w:tcPr>
            <w:tcW w:w="0" w:type="auto"/>
            <w:gridSpan w:val="2"/>
            <w:noWrap/>
            <w:vAlign w:val="center"/>
            <w:hideMark/>
          </w:tcPr>
          <w:p w14:paraId="1ED06DD2"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score [0 to 9]</w:t>
            </w:r>
          </w:p>
        </w:tc>
        <w:tc>
          <w:tcPr>
            <w:tcW w:w="0" w:type="auto"/>
            <w:gridSpan w:val="2"/>
            <w:noWrap/>
            <w:vAlign w:val="center"/>
            <w:hideMark/>
          </w:tcPr>
          <w:p w14:paraId="3D11CCB5"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24"/>
                <w:szCs w:val="24"/>
              </w:rPr>
            </w:pPr>
            <w:r w:rsidRPr="00952F10">
              <w:rPr>
                <w:sz w:val="24"/>
                <w:szCs w:val="24"/>
              </w:rPr>
              <w:t>score [0 to 10]</w:t>
            </w:r>
          </w:p>
        </w:tc>
      </w:tr>
      <w:tr w:rsidR="003E18D1" w:rsidRPr="00952F10" w14:paraId="393C3EB4"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270972D" w14:textId="77777777" w:rsidR="003E18D1" w:rsidRPr="00952F10" w:rsidRDefault="003E18D1" w:rsidP="00952F10">
            <w:pPr>
              <w:pStyle w:val="NoSpacing"/>
              <w:rPr>
                <w:sz w:val="24"/>
                <w:szCs w:val="24"/>
              </w:rPr>
            </w:pPr>
            <w:r w:rsidRPr="00952F10">
              <w:rPr>
                <w:sz w:val="24"/>
                <w:szCs w:val="24"/>
              </w:rPr>
              <w:t> </w:t>
            </w:r>
          </w:p>
        </w:tc>
        <w:tc>
          <w:tcPr>
            <w:tcW w:w="0" w:type="auto"/>
            <w:noWrap/>
            <w:vAlign w:val="center"/>
            <w:hideMark/>
          </w:tcPr>
          <w:p w14:paraId="24646900"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3B1CDBB3"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5D252C6E"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76265FF5"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r>
      <w:tr w:rsidR="003E18D1" w:rsidRPr="00952F10" w14:paraId="4CCC1399"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73E4D3D" w14:textId="77777777" w:rsidR="003E18D1" w:rsidRPr="00952F10" w:rsidRDefault="003E18D1" w:rsidP="00952F10">
            <w:pPr>
              <w:pStyle w:val="NoSpacing"/>
              <w:rPr>
                <w:sz w:val="24"/>
                <w:szCs w:val="24"/>
              </w:rPr>
            </w:pPr>
            <w:r w:rsidRPr="00952F10">
              <w:rPr>
                <w:sz w:val="24"/>
                <w:szCs w:val="24"/>
              </w:rPr>
              <w:t>Having cancer in self/spouse/close family</w:t>
            </w:r>
          </w:p>
        </w:tc>
        <w:tc>
          <w:tcPr>
            <w:tcW w:w="0" w:type="auto"/>
            <w:noWrap/>
            <w:vAlign w:val="center"/>
            <w:hideMark/>
          </w:tcPr>
          <w:p w14:paraId="0C2612CD"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2BABFCB2"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0009F150"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187B49D4"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r>
      <w:tr w:rsidR="003E18D1" w:rsidRPr="00952F10" w14:paraId="623982F8"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C18A3F3" w14:textId="77777777" w:rsidR="003E18D1" w:rsidRPr="00952F10" w:rsidRDefault="003E18D1" w:rsidP="00952F10">
            <w:pPr>
              <w:pStyle w:val="NoSpacing"/>
              <w:rPr>
                <w:sz w:val="24"/>
                <w:szCs w:val="24"/>
              </w:rPr>
            </w:pPr>
            <w:r w:rsidRPr="00952F10">
              <w:rPr>
                <w:sz w:val="24"/>
                <w:szCs w:val="24"/>
              </w:rPr>
              <w:t>Yes (n = 279)</w:t>
            </w:r>
          </w:p>
        </w:tc>
        <w:tc>
          <w:tcPr>
            <w:tcW w:w="0" w:type="auto"/>
            <w:noWrap/>
            <w:vAlign w:val="center"/>
            <w:hideMark/>
          </w:tcPr>
          <w:p w14:paraId="685680F5"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3.74 (3.42 - 4.06)</w:t>
            </w:r>
          </w:p>
        </w:tc>
        <w:tc>
          <w:tcPr>
            <w:tcW w:w="0" w:type="auto"/>
            <w:noWrap/>
            <w:vAlign w:val="center"/>
            <w:hideMark/>
          </w:tcPr>
          <w:p w14:paraId="599E357B"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F(1.60)</w:t>
            </w:r>
          </w:p>
        </w:tc>
        <w:tc>
          <w:tcPr>
            <w:tcW w:w="0" w:type="auto"/>
            <w:noWrap/>
            <w:vAlign w:val="center"/>
            <w:hideMark/>
          </w:tcPr>
          <w:p w14:paraId="2576A0E7"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4.52 (4.19 - 4.86)</w:t>
            </w:r>
          </w:p>
        </w:tc>
        <w:tc>
          <w:tcPr>
            <w:tcW w:w="0" w:type="auto"/>
            <w:noWrap/>
            <w:vAlign w:val="center"/>
            <w:hideMark/>
          </w:tcPr>
          <w:p w14:paraId="53078300"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F(0.26)</w:t>
            </w:r>
          </w:p>
        </w:tc>
      </w:tr>
      <w:tr w:rsidR="003E18D1" w:rsidRPr="00952F10" w14:paraId="18FB3668"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625A7B" w14:textId="77777777" w:rsidR="003E18D1" w:rsidRPr="00952F10" w:rsidRDefault="003E18D1" w:rsidP="00952F10">
            <w:pPr>
              <w:pStyle w:val="NoSpacing"/>
              <w:rPr>
                <w:sz w:val="24"/>
                <w:szCs w:val="24"/>
              </w:rPr>
            </w:pPr>
            <w:r w:rsidRPr="00952F10">
              <w:rPr>
                <w:sz w:val="24"/>
                <w:szCs w:val="24"/>
              </w:rPr>
              <w:t>No  (n = 2081)</w:t>
            </w:r>
          </w:p>
        </w:tc>
        <w:tc>
          <w:tcPr>
            <w:tcW w:w="0" w:type="auto"/>
            <w:noWrap/>
            <w:vAlign w:val="center"/>
            <w:hideMark/>
          </w:tcPr>
          <w:p w14:paraId="7F35FA38"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3.99 (3.85 - 4.12)</w:t>
            </w:r>
          </w:p>
        </w:tc>
        <w:tc>
          <w:tcPr>
            <w:tcW w:w="0" w:type="auto"/>
            <w:noWrap/>
            <w:vAlign w:val="center"/>
            <w:hideMark/>
          </w:tcPr>
          <w:p w14:paraId="54CD38DE"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p = 0.2058</w:t>
            </w:r>
          </w:p>
        </w:tc>
        <w:tc>
          <w:tcPr>
            <w:tcW w:w="0" w:type="auto"/>
            <w:noWrap/>
            <w:vAlign w:val="center"/>
            <w:hideMark/>
          </w:tcPr>
          <w:p w14:paraId="600B86AC"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4.42 (4.29 - 4.56)</w:t>
            </w:r>
          </w:p>
        </w:tc>
        <w:tc>
          <w:tcPr>
            <w:tcW w:w="0" w:type="auto"/>
            <w:noWrap/>
            <w:vAlign w:val="center"/>
            <w:hideMark/>
          </w:tcPr>
          <w:p w14:paraId="353A4F26"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p = 0.6136</w:t>
            </w:r>
          </w:p>
        </w:tc>
      </w:tr>
      <w:tr w:rsidR="003E18D1" w:rsidRPr="00952F10" w14:paraId="675CF592"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862DFD6" w14:textId="77777777" w:rsidR="003E18D1" w:rsidRPr="00952F10" w:rsidRDefault="003E18D1" w:rsidP="00952F10">
            <w:pPr>
              <w:pStyle w:val="NoSpacing"/>
              <w:rPr>
                <w:sz w:val="24"/>
                <w:szCs w:val="24"/>
              </w:rPr>
            </w:pPr>
            <w:r w:rsidRPr="00952F10">
              <w:rPr>
                <w:sz w:val="24"/>
                <w:szCs w:val="24"/>
              </w:rPr>
              <w:lastRenderedPageBreak/>
              <w:t>Having cancer in other family member</w:t>
            </w:r>
          </w:p>
        </w:tc>
        <w:tc>
          <w:tcPr>
            <w:tcW w:w="0" w:type="auto"/>
            <w:noWrap/>
            <w:vAlign w:val="center"/>
            <w:hideMark/>
          </w:tcPr>
          <w:p w14:paraId="04320D75"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0F3AE699"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61AD2BAF"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noWrap/>
            <w:vAlign w:val="center"/>
            <w:hideMark/>
          </w:tcPr>
          <w:p w14:paraId="4B71C9F1"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p>
        </w:tc>
      </w:tr>
      <w:tr w:rsidR="003E18D1" w:rsidRPr="00952F10" w14:paraId="6725405C"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445C5C4" w14:textId="77777777" w:rsidR="003E18D1" w:rsidRPr="00952F10" w:rsidRDefault="003E18D1" w:rsidP="00952F10">
            <w:pPr>
              <w:pStyle w:val="NoSpacing"/>
              <w:rPr>
                <w:sz w:val="24"/>
                <w:szCs w:val="24"/>
              </w:rPr>
            </w:pPr>
            <w:r w:rsidRPr="00952F10">
              <w:rPr>
                <w:sz w:val="24"/>
                <w:szCs w:val="24"/>
              </w:rPr>
              <w:t>Yes (n = 164)</w:t>
            </w:r>
          </w:p>
        </w:tc>
        <w:tc>
          <w:tcPr>
            <w:tcW w:w="0" w:type="auto"/>
            <w:noWrap/>
            <w:vAlign w:val="center"/>
            <w:hideMark/>
          </w:tcPr>
          <w:p w14:paraId="33C0E757"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3.59 (3.17 - 4.02)</w:t>
            </w:r>
          </w:p>
        </w:tc>
        <w:tc>
          <w:tcPr>
            <w:tcW w:w="0" w:type="auto"/>
            <w:noWrap/>
            <w:vAlign w:val="center"/>
            <w:hideMark/>
          </w:tcPr>
          <w:p w14:paraId="0A77C741"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F(2.51)</w:t>
            </w:r>
          </w:p>
        </w:tc>
        <w:tc>
          <w:tcPr>
            <w:tcW w:w="0" w:type="auto"/>
            <w:noWrap/>
            <w:vAlign w:val="center"/>
            <w:hideMark/>
          </w:tcPr>
          <w:p w14:paraId="3023C981"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4.04 (3.57 - 4.50)</w:t>
            </w:r>
          </w:p>
        </w:tc>
        <w:tc>
          <w:tcPr>
            <w:tcW w:w="0" w:type="auto"/>
            <w:noWrap/>
            <w:vAlign w:val="center"/>
            <w:hideMark/>
          </w:tcPr>
          <w:p w14:paraId="67F618E0"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F(3.03)</w:t>
            </w:r>
          </w:p>
        </w:tc>
      </w:tr>
      <w:tr w:rsidR="003E18D1" w:rsidRPr="00952F10" w14:paraId="112B24B4"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B22F459" w14:textId="77777777" w:rsidR="003E18D1" w:rsidRPr="00952F10" w:rsidRDefault="003E18D1" w:rsidP="00952F10">
            <w:pPr>
              <w:pStyle w:val="NoSpacing"/>
              <w:rPr>
                <w:sz w:val="24"/>
                <w:szCs w:val="24"/>
              </w:rPr>
            </w:pPr>
            <w:r w:rsidRPr="00952F10">
              <w:rPr>
                <w:sz w:val="24"/>
                <w:szCs w:val="24"/>
              </w:rPr>
              <w:t>No  (n = 2196)</w:t>
            </w:r>
          </w:p>
        </w:tc>
        <w:tc>
          <w:tcPr>
            <w:tcW w:w="0" w:type="auto"/>
            <w:noWrap/>
            <w:vAlign w:val="center"/>
            <w:hideMark/>
          </w:tcPr>
          <w:p w14:paraId="2704B587"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3.99 (3.86 - 4.12)</w:t>
            </w:r>
          </w:p>
        </w:tc>
        <w:tc>
          <w:tcPr>
            <w:tcW w:w="0" w:type="auto"/>
            <w:noWrap/>
            <w:vAlign w:val="center"/>
            <w:hideMark/>
          </w:tcPr>
          <w:p w14:paraId="7AB4C28C"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p = 0.1129</w:t>
            </w:r>
          </w:p>
        </w:tc>
        <w:tc>
          <w:tcPr>
            <w:tcW w:w="0" w:type="auto"/>
            <w:noWrap/>
            <w:vAlign w:val="center"/>
            <w:hideMark/>
          </w:tcPr>
          <w:p w14:paraId="03987225"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4.47 (4.34 - 4.59)</w:t>
            </w:r>
          </w:p>
        </w:tc>
        <w:tc>
          <w:tcPr>
            <w:tcW w:w="0" w:type="auto"/>
            <w:noWrap/>
            <w:vAlign w:val="center"/>
            <w:hideMark/>
          </w:tcPr>
          <w:p w14:paraId="0A5F9D88"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p = 0.0817</w:t>
            </w:r>
          </w:p>
        </w:tc>
      </w:tr>
      <w:tr w:rsidR="003E18D1" w:rsidRPr="00952F10" w14:paraId="401AE15F"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F2BCD01" w14:textId="77777777" w:rsidR="003E18D1" w:rsidRPr="00952F10" w:rsidRDefault="003E18D1" w:rsidP="00952F10">
            <w:pPr>
              <w:pStyle w:val="NoSpacing"/>
              <w:rPr>
                <w:sz w:val="24"/>
                <w:szCs w:val="24"/>
              </w:rPr>
            </w:pPr>
            <w:r w:rsidRPr="00952F10">
              <w:rPr>
                <w:sz w:val="24"/>
                <w:szCs w:val="24"/>
              </w:rPr>
              <w:t>Having cancer in friends</w:t>
            </w:r>
          </w:p>
        </w:tc>
        <w:tc>
          <w:tcPr>
            <w:tcW w:w="0" w:type="auto"/>
            <w:noWrap/>
            <w:vAlign w:val="center"/>
            <w:hideMark/>
          </w:tcPr>
          <w:p w14:paraId="0E64815F"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40C3E377"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35FA30C9"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noWrap/>
            <w:vAlign w:val="center"/>
            <w:hideMark/>
          </w:tcPr>
          <w:p w14:paraId="5A2E5FB7"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p>
        </w:tc>
      </w:tr>
      <w:tr w:rsidR="003E18D1" w:rsidRPr="00952F10" w14:paraId="76A242D5" w14:textId="77777777" w:rsidTr="00813DAF">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244D6F2" w14:textId="77777777" w:rsidR="003E18D1" w:rsidRPr="00952F10" w:rsidRDefault="003E18D1" w:rsidP="00952F10">
            <w:pPr>
              <w:pStyle w:val="NoSpacing"/>
              <w:rPr>
                <w:sz w:val="24"/>
                <w:szCs w:val="24"/>
              </w:rPr>
            </w:pPr>
            <w:r w:rsidRPr="00952F10">
              <w:rPr>
                <w:sz w:val="24"/>
                <w:szCs w:val="24"/>
              </w:rPr>
              <w:t>Yes (n = 232)</w:t>
            </w:r>
          </w:p>
        </w:tc>
        <w:tc>
          <w:tcPr>
            <w:tcW w:w="0" w:type="auto"/>
            <w:noWrap/>
            <w:vAlign w:val="center"/>
            <w:hideMark/>
          </w:tcPr>
          <w:p w14:paraId="05F6EF2A"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4.17 (3.80 - 4.54)</w:t>
            </w:r>
          </w:p>
        </w:tc>
        <w:tc>
          <w:tcPr>
            <w:tcW w:w="0" w:type="auto"/>
            <w:noWrap/>
            <w:vAlign w:val="center"/>
            <w:hideMark/>
          </w:tcPr>
          <w:p w14:paraId="6D41CB4A"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F(1.24)</w:t>
            </w:r>
          </w:p>
        </w:tc>
        <w:tc>
          <w:tcPr>
            <w:tcW w:w="0" w:type="auto"/>
            <w:noWrap/>
            <w:vAlign w:val="center"/>
            <w:hideMark/>
          </w:tcPr>
          <w:p w14:paraId="1020B618"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5.03 (4.65 - 5.40)</w:t>
            </w:r>
          </w:p>
        </w:tc>
        <w:tc>
          <w:tcPr>
            <w:tcW w:w="0" w:type="auto"/>
            <w:noWrap/>
            <w:vAlign w:val="center"/>
            <w:hideMark/>
          </w:tcPr>
          <w:p w14:paraId="51F672E3" w14:textId="77777777" w:rsidR="003E18D1" w:rsidRPr="00952F10" w:rsidRDefault="003E18D1" w:rsidP="00952F10">
            <w:pPr>
              <w:pStyle w:val="NoSpacing"/>
              <w:cnfStyle w:val="000000000000" w:firstRow="0" w:lastRow="0" w:firstColumn="0" w:lastColumn="0" w:oddVBand="0" w:evenVBand="0" w:oddHBand="0" w:evenHBand="0" w:firstRowFirstColumn="0" w:firstRowLastColumn="0" w:lastRowFirstColumn="0" w:lastRowLastColumn="0"/>
              <w:rPr>
                <w:sz w:val="18"/>
                <w:szCs w:val="18"/>
              </w:rPr>
            </w:pPr>
            <w:r w:rsidRPr="00952F10">
              <w:rPr>
                <w:sz w:val="18"/>
                <w:szCs w:val="18"/>
              </w:rPr>
              <w:t>F(9.74)</w:t>
            </w:r>
          </w:p>
        </w:tc>
      </w:tr>
      <w:tr w:rsidR="003E18D1" w:rsidRPr="00952F10" w14:paraId="42A783F5" w14:textId="77777777" w:rsidTr="00813DAF">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EAD373" w14:textId="77777777" w:rsidR="003E18D1" w:rsidRPr="00952F10" w:rsidRDefault="003E18D1" w:rsidP="00952F10">
            <w:pPr>
              <w:pStyle w:val="NoSpacing"/>
              <w:rPr>
                <w:sz w:val="24"/>
                <w:szCs w:val="24"/>
              </w:rPr>
            </w:pPr>
            <w:r w:rsidRPr="00952F10">
              <w:rPr>
                <w:sz w:val="24"/>
                <w:szCs w:val="24"/>
              </w:rPr>
              <w:t>No  (n = 2128)</w:t>
            </w:r>
          </w:p>
        </w:tc>
        <w:tc>
          <w:tcPr>
            <w:tcW w:w="0" w:type="auto"/>
            <w:noWrap/>
            <w:vAlign w:val="center"/>
            <w:hideMark/>
          </w:tcPr>
          <w:p w14:paraId="50BEB62C"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3.94 (3.80 - 4.07)</w:t>
            </w:r>
          </w:p>
        </w:tc>
        <w:tc>
          <w:tcPr>
            <w:tcW w:w="0" w:type="auto"/>
            <w:noWrap/>
            <w:vAlign w:val="center"/>
            <w:hideMark/>
          </w:tcPr>
          <w:p w14:paraId="3F5F9631"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p = 0.2647</w:t>
            </w:r>
          </w:p>
        </w:tc>
        <w:tc>
          <w:tcPr>
            <w:tcW w:w="0" w:type="auto"/>
            <w:noWrap/>
            <w:vAlign w:val="center"/>
            <w:hideMark/>
          </w:tcPr>
          <w:p w14:paraId="5111B855"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4.37 (4.24 - 4.50)</w:t>
            </w:r>
          </w:p>
        </w:tc>
        <w:tc>
          <w:tcPr>
            <w:tcW w:w="0" w:type="auto"/>
            <w:noWrap/>
            <w:vAlign w:val="center"/>
            <w:hideMark/>
          </w:tcPr>
          <w:p w14:paraId="2FD96940" w14:textId="77777777" w:rsidR="003E18D1" w:rsidRPr="00952F10" w:rsidRDefault="003E18D1" w:rsidP="00952F10">
            <w:pPr>
              <w:pStyle w:val="NoSpacing"/>
              <w:cnfStyle w:val="000000100000" w:firstRow="0" w:lastRow="0" w:firstColumn="0" w:lastColumn="0" w:oddVBand="0" w:evenVBand="0" w:oddHBand="1" w:evenHBand="0" w:firstRowFirstColumn="0" w:firstRowLastColumn="0" w:lastRowFirstColumn="0" w:lastRowLastColumn="0"/>
              <w:rPr>
                <w:sz w:val="18"/>
                <w:szCs w:val="18"/>
              </w:rPr>
            </w:pPr>
            <w:r w:rsidRPr="00952F10">
              <w:rPr>
                <w:sz w:val="18"/>
                <w:szCs w:val="18"/>
              </w:rPr>
              <w:t>p &lt;0.01</w:t>
            </w:r>
          </w:p>
        </w:tc>
      </w:tr>
    </w:tbl>
    <w:p w14:paraId="2F7E2153" w14:textId="77777777" w:rsidR="00644CC9" w:rsidRDefault="00644CC9" w:rsidP="004F64A2"/>
    <w:p w14:paraId="14D14665" w14:textId="77777777" w:rsidR="00C55F3A" w:rsidRDefault="00ED08CC" w:rsidP="00C55F3A">
      <w:r>
        <w:t xml:space="preserve">In addition, just five (0.2%) respondents were aware that a person’s likelihood of developing cancer is highest if the age exceeds 70 years old. </w:t>
      </w:r>
      <w:r w:rsidR="00626DE1">
        <w:t xml:space="preserve">While </w:t>
      </w:r>
      <w:r>
        <w:t>53.6</w:t>
      </w:r>
      <w:r w:rsidR="00626DE1">
        <w:t xml:space="preserve"> percent of participants were aware of breast cancer as the most common cancer in women, just</w:t>
      </w:r>
      <w:r>
        <w:t xml:space="preserve"> 0.4 and 0.8 percent of participants were aware of</w:t>
      </w:r>
      <w:r w:rsidR="00626DE1">
        <w:t xml:space="preserve"> lung and colorectal </w:t>
      </w:r>
      <w:r w:rsidR="00A04544">
        <w:t xml:space="preserve">cancers </w:t>
      </w:r>
      <w:r w:rsidR="00626DE1">
        <w:t xml:space="preserve">as the second and </w:t>
      </w:r>
      <w:r>
        <w:t>third common</w:t>
      </w:r>
      <w:r w:rsidR="00A04544">
        <w:t>est</w:t>
      </w:r>
      <w:r>
        <w:t xml:space="preserve"> cancers in women. In addition, </w:t>
      </w:r>
      <w:r w:rsidR="00D71FF8">
        <w:t xml:space="preserve">about </w:t>
      </w:r>
      <w:r>
        <w:t xml:space="preserve">11.9 and 11.4 percent of respondents were aware of prostate and lung cancer as the first and second most common cancers in men, </w:t>
      </w:r>
      <w:r w:rsidR="00D71FF8">
        <w:t xml:space="preserve">however </w:t>
      </w:r>
      <w:r>
        <w:t>no one was aware of colorectal cancer as the t</w:t>
      </w:r>
      <w:r w:rsidR="00C55F3A">
        <w:t>hird most common cancer in men.</w:t>
      </w:r>
    </w:p>
    <w:p w14:paraId="3B8650FB" w14:textId="77777777" w:rsidR="00C55F3A" w:rsidRDefault="00C55F3A">
      <w:pPr>
        <w:spacing w:line="259" w:lineRule="auto"/>
      </w:pPr>
      <w:r>
        <w:br w:type="page"/>
      </w:r>
    </w:p>
    <w:p w14:paraId="2ADD812E" w14:textId="77777777" w:rsidR="00C55F3A" w:rsidRPr="00B074F5" w:rsidRDefault="00C55F3A" w:rsidP="00D25EC1">
      <w:pPr>
        <w:pStyle w:val="Heading1"/>
      </w:pPr>
      <w:r w:rsidRPr="00B074F5">
        <w:lastRenderedPageBreak/>
        <w:t>DISCUSSION</w:t>
      </w:r>
    </w:p>
    <w:p w14:paraId="25AC2F06" w14:textId="77777777" w:rsidR="00EA36C9" w:rsidRDefault="009D3CCD" w:rsidP="00EA36C9">
      <w:r>
        <w:rPr>
          <w:lang w:val="en-MY"/>
        </w:rPr>
        <w:t>To our best of knowledge, this is the first study</w:t>
      </w:r>
      <w:r w:rsidR="00B074F5" w:rsidRPr="00B074F5">
        <w:rPr>
          <w:lang w:val="en-MY"/>
        </w:rPr>
        <w:t xml:space="preserve"> assess</w:t>
      </w:r>
      <w:r>
        <w:rPr>
          <w:lang w:val="en-MY"/>
        </w:rPr>
        <w:t>ing</w:t>
      </w:r>
      <w:r w:rsidR="00B074F5" w:rsidRPr="00B074F5">
        <w:rPr>
          <w:lang w:val="en-MY"/>
        </w:rPr>
        <w:t xml:space="preserve"> the awareness of </w:t>
      </w:r>
      <w:r w:rsidR="00B80F16" w:rsidRPr="00B074F5">
        <w:rPr>
          <w:lang w:val="en-MY"/>
        </w:rPr>
        <w:t xml:space="preserve">cancer risk factors </w:t>
      </w:r>
      <w:r w:rsidR="00B80F16">
        <w:rPr>
          <w:lang w:val="en-MY"/>
        </w:rPr>
        <w:t xml:space="preserve">among </w:t>
      </w:r>
      <w:r w:rsidR="00B074F5" w:rsidRPr="00B074F5">
        <w:rPr>
          <w:lang w:val="en-MY"/>
        </w:rPr>
        <w:t xml:space="preserve">Malaysian urban dwellers. </w:t>
      </w:r>
      <w:r w:rsidR="008E650A">
        <w:rPr>
          <w:lang w:val="en-MY"/>
        </w:rPr>
        <w:t>Our results generally tallied with previous findings where</w:t>
      </w:r>
      <w:r w:rsidR="006404BF">
        <w:rPr>
          <w:lang w:val="en-MY"/>
        </w:rPr>
        <w:t xml:space="preserve"> </w:t>
      </w:r>
      <w:r w:rsidR="008E650A">
        <w:t xml:space="preserve">elder respondents </w:t>
      </w:r>
      <w:r w:rsidR="00330EB6">
        <w:t xml:space="preserve">were less </w:t>
      </w:r>
      <w:r w:rsidR="00330EB6" w:rsidRPr="00EB5FF0">
        <w:t>aware of risk factors</w:t>
      </w:r>
      <w:r w:rsidR="00330EB6">
        <w:t xml:space="preserve"> contributing to cancer which</w:t>
      </w:r>
      <w:r w:rsidR="005D7726">
        <w:t xml:space="preserve"> </w:t>
      </w:r>
      <w:r w:rsidR="005D7726">
        <w:rPr>
          <w:lang w:val="en-MY"/>
        </w:rPr>
        <w:t xml:space="preserve">were in </w:t>
      </w:r>
      <w:r w:rsidR="006404BF">
        <w:rPr>
          <w:lang w:val="en-MY"/>
        </w:rPr>
        <w:t xml:space="preserve">line with </w:t>
      </w:r>
      <w:r w:rsidR="006404BF">
        <w:t>previous</w:t>
      </w:r>
      <w:r w:rsidR="00D91B67">
        <w:t xml:space="preserve"> studies conducted in Canada, Australia, US, and UK </w:t>
      </w:r>
      <w:r w:rsidR="005D7726">
        <w:t xml:space="preserve">in which a similar negative relationship between ageing and awareness of cancer risk factors were illustrated </w:t>
      </w:r>
      <w:r w:rsidR="00D91B67">
        <w:fldChar w:fldCharType="begin">
          <w:fldData xml:space="preserve">PEVuZE5vdGU+PENpdGU+PEF1dGhvcj5CcmVzbG93PC9BdXRob3I+PFllYXI+MTk5NzwvWWVhcj48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</w:fldData>
        </w:fldChar>
      </w:r>
      <w:r w:rsidR="00D91B67">
        <w:instrText xml:space="preserve"> ADDIN EN.CITE </w:instrText>
      </w:r>
      <w:r w:rsidR="00D91B67">
        <w:fldChar w:fldCharType="begin">
          <w:fldData xml:space="preserve">PEVuZE5vdGU+PENpdGU+PEF1dGhvcj5CcmVzbG93PC9BdXRob3I+PFllYXI+MTk5NzwvWWVhcj48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</w:fldData>
        </w:fldChar>
      </w:r>
      <w:r w:rsidR="00D91B67">
        <w:instrText xml:space="preserve"> ADDIN EN.CITE.DATA </w:instrText>
      </w:r>
      <w:r w:rsidR="00D91B67">
        <w:fldChar w:fldCharType="end"/>
      </w:r>
      <w:r w:rsidR="00D91B67">
        <w:fldChar w:fldCharType="separate"/>
      </w:r>
      <w:r w:rsidR="00D91B67">
        <w:rPr>
          <w:noProof/>
        </w:rPr>
        <w:t>[14, 15]</w:t>
      </w:r>
      <w:r w:rsidR="00D91B67">
        <w:fldChar w:fldCharType="end"/>
      </w:r>
      <w:r w:rsidR="00D91B67">
        <w:t xml:space="preserve">. This finding suggests that elder Malaysians are </w:t>
      </w:r>
      <w:r w:rsidR="008E650A">
        <w:t xml:space="preserve">less </w:t>
      </w:r>
      <w:r w:rsidR="00D91B67">
        <w:t xml:space="preserve">aware that cancer incidents are relative to ageing. </w:t>
      </w:r>
      <w:r w:rsidR="00491FD2">
        <w:t xml:space="preserve">Therefore, </w:t>
      </w:r>
      <w:r w:rsidR="00BC2B38">
        <w:t>increasing the awareness among older population might in fact decrease the cancer incidents in Malaysia.</w:t>
      </w:r>
    </w:p>
    <w:p w14:paraId="383A747F" w14:textId="77777777" w:rsidR="00EA36C9" w:rsidRDefault="00EA36C9" w:rsidP="00EA36C9"/>
    <w:p w14:paraId="2507C94E" w14:textId="72E41F7A" w:rsidR="00D12C5D" w:rsidRDefault="00D4705A" w:rsidP="007179AF">
      <w:r w:rsidRPr="00EB5FF0">
        <w:t xml:space="preserve">Our findings of gender </w:t>
      </w:r>
      <w:r>
        <w:t>difference</w:t>
      </w:r>
      <w:r w:rsidR="001C518D">
        <w:t>s in awareness of cancer risk factors we</w:t>
      </w:r>
      <w:r w:rsidRPr="00EB5FF0">
        <w:t xml:space="preserve">re </w:t>
      </w:r>
      <w:r w:rsidR="00330EB6">
        <w:t>consistent</w:t>
      </w:r>
      <w:r w:rsidR="00330EB6" w:rsidRPr="00EB5FF0">
        <w:t xml:space="preserve"> </w:t>
      </w:r>
      <w:r w:rsidRPr="00EB5FF0">
        <w:t xml:space="preserve">with previous findings where males had significantly </w:t>
      </w:r>
      <w:r w:rsidR="001C518D">
        <w:t xml:space="preserve">lower </w:t>
      </w:r>
      <w:r w:rsidRPr="00EB5FF0">
        <w:t xml:space="preserve">awareness of cancer risk factors </w:t>
      </w:r>
      <w:r w:rsidRPr="00EB5FF0">
        <w:fldChar w:fldCharType="begin">
          <w:fldData xml:space="preserve">PEVuZE5vdGU+PENpdGU+PEF1dGhvcj5CcmVzbG93PC9BdXRob3I+PFllYXI+MTk5NzwvWWVhcj48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MzLTc8L3BhZ2VzPjx2b2x1bWU+MTI8L3ZvbHVtZT48bnVtYmVyPjE8L251bWJlcj48a2V5d29y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</w:fldData>
        </w:fldChar>
      </w:r>
      <w:r w:rsidR="007179AF">
        <w:instrText xml:space="preserve"> ADDIN EN.CITE </w:instrText>
      </w:r>
      <w:r w:rsidR="007179AF">
        <w:fldChar w:fldCharType="begin">
          <w:fldData xml:space="preserve">PEVuZE5vdGU+PENpdGU+PEF1dGhvcj5CcmVzbG93PC9BdXRob3I+PFllYXI+MTk5NzwvWWVhcj48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</w:fldData>
        </w:fldChar>
      </w:r>
      <w:r w:rsidR="007179AF">
        <w:instrText xml:space="preserve"> ADDIN EN.CITE.DATA </w:instrText>
      </w:r>
      <w:r w:rsidR="007179AF">
        <w:fldChar w:fldCharType="end"/>
      </w:r>
      <w:r w:rsidRPr="00EB5FF0">
        <w:fldChar w:fldCharType="separate"/>
      </w:r>
      <w:r w:rsidR="00D91B67">
        <w:rPr>
          <w:noProof/>
        </w:rPr>
        <w:t>[14, 16, 17]</w:t>
      </w:r>
      <w:r w:rsidRPr="00EB5FF0">
        <w:fldChar w:fldCharType="end"/>
      </w:r>
      <w:r w:rsidRPr="00EB5FF0">
        <w:t xml:space="preserve">. However, there was an instance in previous study in which there was no </w:t>
      </w:r>
      <w:r w:rsidR="001624BC">
        <w:t xml:space="preserve">difference </w:t>
      </w:r>
      <w:r w:rsidRPr="00EB5FF0">
        <w:t xml:space="preserve">between </w:t>
      </w:r>
      <w:r w:rsidR="001624BC">
        <w:t>genders about</w:t>
      </w:r>
      <w:r w:rsidRPr="00EB5FF0">
        <w:t xml:space="preserve"> the awareness of </w:t>
      </w:r>
      <w:r w:rsidR="001624BC">
        <w:t xml:space="preserve">cancer </w:t>
      </w:r>
      <w:r w:rsidRPr="00EB5FF0">
        <w:t xml:space="preserve">risk factors </w:t>
      </w:r>
      <w:r w:rsidRPr="00EB5FF0">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DATA </w:instrText>
      </w:r>
      <w:r w:rsidR="007179AF">
        <w:fldChar w:fldCharType="end"/>
      </w:r>
      <w:r w:rsidRPr="00EB5FF0">
        <w:fldChar w:fldCharType="separate"/>
      </w:r>
      <w:r w:rsidR="00D91B67">
        <w:rPr>
          <w:noProof/>
        </w:rPr>
        <w:t>[18]</w:t>
      </w:r>
      <w:r w:rsidRPr="00EB5FF0">
        <w:fldChar w:fldCharType="end"/>
      </w:r>
      <w:r w:rsidRPr="00EB5FF0">
        <w:t>.</w:t>
      </w:r>
      <w:r>
        <w:t xml:space="preserve"> </w:t>
      </w:r>
      <w:r w:rsidR="006D2D43">
        <w:t>Hence, t</w:t>
      </w:r>
      <w:r w:rsidR="001C518D">
        <w:t xml:space="preserve">his finding allows policy makers to address </w:t>
      </w:r>
      <w:r w:rsidR="006D2D43">
        <w:t xml:space="preserve">gender awareness </w:t>
      </w:r>
      <w:r w:rsidR="001C518D">
        <w:t xml:space="preserve">inequalities of cancer risk factors to </w:t>
      </w:r>
      <w:proofErr w:type="gramStart"/>
      <w:r w:rsidR="001C518D">
        <w:t>be focused</w:t>
      </w:r>
      <w:proofErr w:type="gramEnd"/>
      <w:r w:rsidR="001C518D">
        <w:t xml:space="preserve"> more on the disadvantaged gender.</w:t>
      </w:r>
    </w:p>
    <w:p w14:paraId="6029AC75" w14:textId="77777777" w:rsidR="00D12C5D" w:rsidRDefault="00D12C5D" w:rsidP="00D66C33"/>
    <w:p w14:paraId="4B5BCD29" w14:textId="4489D5F5" w:rsidR="00A16CA9" w:rsidRDefault="00A16CA9" w:rsidP="007179AF">
      <w:r>
        <w:t>Compa</w:t>
      </w:r>
      <w:r w:rsidR="002D5780">
        <w:t xml:space="preserve">ring ethnic groups, Chinese or </w:t>
      </w:r>
      <w:r w:rsidR="00D4705A" w:rsidRPr="00EB5FF0">
        <w:t>others ethnic groups had least</w:t>
      </w:r>
      <w:r w:rsidR="00F82560">
        <w:t xml:space="preserve"> awareness</w:t>
      </w:r>
      <w:r w:rsidR="00D4705A" w:rsidRPr="00EB5FF0">
        <w:t xml:space="preserve"> scores follow</w:t>
      </w:r>
      <w:r w:rsidR="00BA58E8">
        <w:t>ed</w:t>
      </w:r>
      <w:r w:rsidR="00D4705A" w:rsidRPr="00EB5FF0">
        <w:t xml:space="preserve"> by Malays</w:t>
      </w:r>
      <w:r>
        <w:t>. A</w:t>
      </w:r>
      <w:r w:rsidR="00D4705A" w:rsidRPr="00EB5FF0">
        <w:t xml:space="preserve"> previous study in the UK </w:t>
      </w:r>
      <w:r>
        <w:t xml:space="preserve">found awareness of cancer risk factors differ between various </w:t>
      </w:r>
      <w:r w:rsidR="00F82560">
        <w:t>ethnic groups in that country</w:t>
      </w:r>
      <w:r w:rsidR="00D4705A" w:rsidRPr="00EB5FF0">
        <w:t xml:space="preserve"> </w:t>
      </w:r>
      <w:r>
        <w:t xml:space="preserve">which supports our finding </w:t>
      </w:r>
      <w:r w:rsidR="00D4705A" w:rsidRPr="00EB5FF0">
        <w:fldChar w:fldCharType="begin"/>
      </w:r>
      <w:r w:rsidR="007179AF">
        <w:instrText xml:space="preserve"> ADDIN EN.CITE &lt;EndNote&gt;&lt;Cite&gt;&lt;Author&gt;Marlow&lt;/Author&gt;&lt;Year&gt;2012&lt;/Year&gt;&lt;RecNum&gt;18248&lt;/RecNum&gt;&lt;DisplayText&gt;[19]&lt;/DisplayText&gt;&lt;record&gt;&lt;rec-number&gt;18248&lt;/rec-number&gt;&lt;foreign-keys&gt;&lt;key app="EN" db-id="pedsfxdvf5es9gee09r5955pd2at00r9a90x" timestamp="1416368019"&gt;18248&lt;/key&gt;&lt;/foreign-keys&gt;&lt;ref-type name="Journal Article"&gt;17&lt;/ref-type&gt;&lt;contributors&gt;&lt;authors&gt;&lt;author&gt;Marlow, L. A.&lt;/author&gt;&lt;author&gt;Robb, K. A.&lt;/author&gt;&lt;author&gt;Simon, A. E.&lt;/author&gt;&lt;author&gt;Waller, J.&lt;/author&gt;&lt;author&gt;Wardle, J.&lt;/author&gt;&lt;/authors&gt;&lt;/contributors&gt;&lt;auth-address&gt;Cancer Research UK Health Behaviour Research Centre, Department of Epidemiology and Public Health, University College London, Gower Street, London WC1E 6BT, UK. l.marlow@ucl.ac.uk&lt;/auth-address&gt;&lt;titles&gt;&lt;title&gt;Awareness of cancer risk factors among ethnic minority groups in England&lt;/title&gt;&lt;secondary-title&gt;Public Health&lt;/secondary-title&gt;&lt;alt-title&gt;Public health&lt;/alt-title&gt;&lt;/titles&gt;&lt;periodical&gt;&lt;full-title&gt;Public health&lt;/full-title&gt;&lt;/periodical&gt;&lt;alt-periodical&gt;&lt;full-title&gt;Public health&lt;/full-title&gt;&lt;/alt-periodical&gt;&lt;pages&gt;702-9&lt;/pages&gt;&lt;volume&gt;126&lt;/volume&gt;&lt;number&gt;8&lt;/number&gt;&lt;keywords&gt;&lt;keyword&gt;Adult&lt;/keyword&gt;&lt;keyword&gt;Data Collection&lt;/keyword&gt;&lt;keyword&gt;England&lt;/keyword&gt;&lt;keyword&gt;*Ethnic Groups&lt;/keyword&gt;&lt;keyword&gt;Female&lt;/keyword&gt;&lt;keyword&gt;Great Britain&lt;/keyword&gt;&lt;keyword&gt;Health Knowledge, Attitudes, Practice/*ethnology&lt;/keyword&gt;&lt;keyword&gt;Humans&lt;/keyword&gt;&lt;keyword&gt;Male&lt;/keyword&gt;&lt;keyword&gt;Minority Groups&lt;/keyword&gt;&lt;keyword&gt;Neoplasms/*epidemiology/ethnology&lt;/keyword&gt;&lt;keyword&gt;Risk Factors&lt;/keyword&gt;&lt;/keywords&gt;&lt;dates&gt;&lt;year&gt;2012&lt;/year&gt;&lt;pub-dates&gt;&lt;date&gt;Aug&lt;/date&gt;&lt;/pub-dates&gt;&lt;/dates&gt;&lt;isbn&gt;1476-5616 (Electronic)&amp;#xD;0033-3506 (Linking)&lt;/isbn&gt;&lt;accession-num&gt;22809494&lt;/accession-num&gt;&lt;urls&gt;&lt;related-urls&gt;&lt;url&gt;http://www.ncbi.nlm.nih.gov/pubmed/22809494&lt;/url&gt;&lt;/related-urls&gt;&lt;/urls&gt;&lt;electronic-resource-num&gt;10.1016/j.puhe.2012.05.005&lt;/electronic-resource-num&gt;&lt;language&gt;English&lt;/language&gt;&lt;/record&gt;&lt;/Cite&gt;&lt;/EndNote&gt;</w:instrText>
      </w:r>
      <w:r w:rsidR="00D4705A" w:rsidRPr="00EB5FF0">
        <w:fldChar w:fldCharType="separate"/>
      </w:r>
      <w:r w:rsidR="00D91B67">
        <w:rPr>
          <w:noProof/>
        </w:rPr>
        <w:t>[19]</w:t>
      </w:r>
      <w:r w:rsidR="00D4705A" w:rsidRPr="00EB5FF0">
        <w:fldChar w:fldCharType="end"/>
      </w:r>
      <w:r w:rsidR="00D4705A" w:rsidRPr="00EB5FF0">
        <w:t>.</w:t>
      </w:r>
      <w:r w:rsidR="00D4705A">
        <w:t xml:space="preserve"> </w:t>
      </w:r>
      <w:r w:rsidR="002B23CB">
        <w:t xml:space="preserve">To diminish disparities existed among ethnic groups in </w:t>
      </w:r>
      <w:proofErr w:type="gramStart"/>
      <w:r w:rsidR="002B23CB">
        <w:t>Malaysia,</w:t>
      </w:r>
      <w:proofErr w:type="gramEnd"/>
      <w:r w:rsidR="002B23CB">
        <w:t xml:space="preserve"> policies must disseminate information on the awareness of cancer risk factors to the less aware ethnic groups to reach a more balanced awareness in this regard.</w:t>
      </w:r>
    </w:p>
    <w:p w14:paraId="11E79EB7" w14:textId="6B6CE15C" w:rsidR="000E6DE1" w:rsidRDefault="000E6DE1" w:rsidP="007179AF">
      <w:r>
        <w:lastRenderedPageBreak/>
        <w:t xml:space="preserve">Likewise previous studies </w:t>
      </w:r>
      <w:r>
        <w:fldChar w:fldCharType="begin">
          <w:fldData xml:space="preserve">PEVuZE5vdGU+PENpdGU+PEF1dGhvcj5TYW5kZXJzb248L0F1dGhvcj48WWVhcj4yMDA5PC9ZZWFy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1NDAxLTY8L3BhZ2VzPjx2b2x1bWU+MTU8L3ZvbHVt
ZT48bnVtYmVyPjEzPC9udW1iZXI+PGVkaXRpb24+MjAxNC8wNy8yMjwvZWRpdGlvbj48ZGF0ZXM+
PHllYXI+MjAxNDwveWVhcj48L2RhdGVzPjxpc2JuPjE1MTMtNzM2OCAoUHJpbnQpJiN4RDsxNTEz
LTczNjggKExpbmtpbmcpPC9pc2JuPjxhY2Nlc3Npb24tbnVtPjI1MDQxMDA5PC9hY2Nlc3Npb24t
bnVtPjx1cmxzPjxyZWxhdGVkLXVybHM+PHVybD5odHRwOi8vd3d3Lm5jYmkubmxtLm5paC5nb3Yv
cHVibWVkLzI1MDQxMDA5PC91cmw+PC9yZWxhdGVkLXVybHM+PC91cmxzPjxyZW1vdGUtZGF0YWJh
c2UtcHJvdmlkZXI+TkxNPC9yZW1vdGUtZGF0YWJhc2UtcHJvdmlkZXI+PGxhbmd1YWdlPmVuZzwv
bGFuZ3VhZ2U+PC9yZWNvcmQ+PC9DaXRlPjwvRW5kTm90ZT4A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3LCAxOCwgMjAsIDIxXTwvRGlz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</w:fldData>
        </w:fldChar>
      </w:r>
      <w:r w:rsidR="007179AF">
        <w:instrText xml:space="preserve"> ADDIN EN.CITE.DATA </w:instrText>
      </w:r>
      <w:r w:rsidR="007179AF">
        <w:fldChar w:fldCharType="end"/>
      </w:r>
      <w:r>
        <w:fldChar w:fldCharType="separate"/>
      </w:r>
      <w:r>
        <w:rPr>
          <w:noProof/>
        </w:rPr>
        <w:t>[17, 18, 20, 21]</w:t>
      </w:r>
      <w:r>
        <w:fldChar w:fldCharType="end"/>
      </w:r>
      <w:r>
        <w:t>, we found a direct associati</w:t>
      </w:r>
      <w:r w:rsidR="00071D70">
        <w:t xml:space="preserve">on between educational level </w:t>
      </w:r>
      <w:r>
        <w:t xml:space="preserve">and awareness of cancer risk factors. </w:t>
      </w:r>
      <w:r w:rsidR="00554CB8">
        <w:t xml:space="preserve">In fact, </w:t>
      </w:r>
      <w:r>
        <w:t xml:space="preserve">people in higher educational classes have more access to health protective facilities and understand information dissemination by cancer prevention campaigns </w:t>
      </w:r>
      <w:r>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DATA </w:instrText>
      </w:r>
      <w:r w:rsidR="007179AF">
        <w:fldChar w:fldCharType="end"/>
      </w:r>
      <w:r>
        <w:fldChar w:fldCharType="separate"/>
      </w:r>
      <w:r>
        <w:rPr>
          <w:noProof/>
        </w:rPr>
        <w:t>[18]</w:t>
      </w:r>
      <w:r>
        <w:fldChar w:fldCharType="end"/>
      </w:r>
      <w:r>
        <w:t xml:space="preserve">. Nonetheless, higher level of education relates to </w:t>
      </w:r>
      <w:r w:rsidR="00267ABA">
        <w:t xml:space="preserve">a </w:t>
      </w:r>
      <w:r>
        <w:t xml:space="preserve">greater access to various sources of information </w:t>
      </w:r>
      <w:r>
        <w:fldChar w:fldCharType="begin">
          <w:fldData xml:space="preserve">PEVuZE5vdGU+PENpdGU+PEF1dGhvcj5Ob3JsYWlsaTwvQXV0aG9yPjxZZWFyPjIwMTM8L1llYXI+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3MTYxLTQ8L3BhZ2VzPjx2b2x1bWU+MTQ8L3ZvbHVtZT48bnVtYmVyPjEyPC9udW1iZXI+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</w:fldData>
        </w:fldChar>
      </w:r>
      <w:r w:rsidR="007179AF">
        <w:instrText xml:space="preserve"> ADDIN EN.CITE </w:instrText>
      </w:r>
      <w:r w:rsidR="007179AF">
        <w:fldChar w:fldCharType="begin">
          <w:fldData xml:space="preserve">PEVuZE5vdGU+PENpdGU+PEF1dGhvcj5Ob3JsYWlsaTwvQXV0aG9yPjxZZWFyPjIwMTM8L1llYXI+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</w:fldData>
        </w:fldChar>
      </w:r>
      <w:r w:rsidR="007179AF">
        <w:instrText xml:space="preserve"> ADDIN EN.CITE.DATA </w:instrText>
      </w:r>
      <w:r w:rsidR="007179AF">
        <w:fldChar w:fldCharType="end"/>
      </w:r>
      <w:r>
        <w:fldChar w:fldCharType="separate"/>
      </w:r>
      <w:r>
        <w:rPr>
          <w:noProof/>
        </w:rPr>
        <w:t>[22, 23]</w:t>
      </w:r>
      <w:r>
        <w:fldChar w:fldCharType="end"/>
      </w:r>
      <w:r>
        <w:t xml:space="preserve">. In addition, not only a previous study showed that the majority of cancers occurred among people with lower levels of cancer awareness </w:t>
      </w:r>
      <w:r>
        <w:fldChar w:fldCharType="begin"/>
      </w:r>
      <w:r>
        <w:instrText xml:space="preserve"> ADDIN EN.CITE &lt;EndNote&gt;&lt;Cite&gt;&lt;Author&gt;Breslow&lt;/Author&gt;&lt;Year&gt;1997&lt;/Year&gt;&lt;RecNum&gt;20728&lt;/RecNum&gt;&lt;DisplayText&gt;[14]&lt;/DisplayText&gt;&lt;record&gt;&lt;rec-number&gt;20728&lt;/rec-number&gt;&lt;foreign-keys&gt;&lt;key app="EN" db-id="pedsfxdvf5es9gee09r5955pd2at00r9a90x" timestamp="1425286734"&gt;20728&lt;/key&gt;&lt;/foreign-keys&gt;&lt;ref-type name="Journal Article"&gt;17&lt;/ref-type&gt;&lt;contributors&gt;&lt;authors&gt;&lt;author&gt;Breslow, R. A.&lt;/author&gt;&lt;author&gt;Sorkin, J. D.&lt;/author&gt;&lt;author&gt;Frey, C. M.&lt;/author&gt;&lt;author&gt;Kessler, L. G.&lt;/author&gt;&lt;/authors&gt;&lt;/contributors&gt;&lt;auth-address&gt;Applied Research Branch, National Cancer Institute, Bethesda, Maryland 20892, USA. BreslowR@dcpcepn.nci.nih.gov&lt;/auth-address&gt;&lt;titles&gt;&lt;title&gt;Americans&amp;apos; knowledge of cancer risk and survival&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70-7&lt;/pages&gt;&lt;volume&gt;26&lt;/volume&gt;&lt;number&gt;2&lt;/number&gt;&lt;keywords&gt;&lt;keyword&gt;Adult&lt;/keyword&gt;&lt;keyword&gt;Age Factors&lt;/keyword&gt;&lt;keyword&gt;Aged&lt;/keyword&gt;&lt;keyword&gt;*Attitude to Health/ethnology&lt;/keyword&gt;&lt;keyword&gt;Cross-Sectional Studies&lt;/keyword&gt;&lt;keyword&gt;Female&lt;/keyword&gt;&lt;keyword&gt;Health Behavior&lt;/keyword&gt;&lt;keyword&gt;Health Surveys&lt;/keyword&gt;&lt;keyword&gt;Humans&lt;/keyword&gt;&lt;keyword&gt;Male&lt;/keyword&gt;&lt;keyword&gt;Middle Aged&lt;/keyword&gt;&lt;keyword&gt;Neoplasms/mortality/*psychology&lt;/keyword&gt;&lt;keyword&gt;Risk Factors&lt;/keyword&gt;&lt;keyword&gt;Sampling Studies&lt;/keyword&gt;&lt;keyword&gt;Socioeconomic Factors&lt;/keyword&gt;&lt;keyword&gt;Survival Rate&lt;/keyword&gt;&lt;keyword&gt;United States/epidemiology&lt;/keyword&gt;&lt;/keywords&gt;&lt;dates&gt;&lt;year&gt;1997&lt;/year&gt;&lt;pub-dates&gt;&lt;date&gt;Mar-Apr&lt;/date&gt;&lt;/pub-dates&gt;&lt;/dates&gt;&lt;isbn&gt;0091-7435 (Print)&amp;#xD;0091-7435 (Linking)&lt;/isbn&gt;&lt;accession-num&gt;9085385&lt;/accession-num&gt;&lt;urls&gt;&lt;related-urls&gt;&lt;url&gt;http://www.ncbi.nlm.nih.gov/pubmed/9085385&lt;/url&gt;&lt;/related-urls&gt;&lt;/urls&gt;&lt;electronic-resource-num&gt;10.1006/pmed.1996.0136&lt;/electronic-resource-num&gt;&lt;/record&gt;&lt;/Cite&gt;&lt;/EndNote&gt;</w:instrText>
      </w:r>
      <w:r>
        <w:fldChar w:fldCharType="separate"/>
      </w:r>
      <w:r>
        <w:rPr>
          <w:noProof/>
        </w:rPr>
        <w:t>[14]</w:t>
      </w:r>
      <w:r>
        <w:fldChar w:fldCharType="end"/>
      </w:r>
      <w:r>
        <w:t xml:space="preserve">, but also another studies pointed out that the disparities in spreading the information among the different socioeconomic groups might explain the gaps in awareness existed among different classes of people </w:t>
      </w:r>
      <w:r>
        <w:fldChar w:fldCharType="begin">
          <w:fldData xml:space="preserve">PEVuZE5vdGU+PENpdGU+PEF1dGhvcj5WaXN3YW5hdGg8L0F1dGhvcj48WWVhcj4yMDA2PC9ZZWFy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</w:fldData>
        </w:fldChar>
      </w:r>
      <w:r w:rsidR="007179AF">
        <w:instrText xml:space="preserve"> ADDIN EN.CITE </w:instrText>
      </w:r>
      <w:r w:rsidR="007179AF">
        <w:fldChar w:fldCharType="begin">
          <w:fldData xml:space="preserve">PEVuZE5vdGU+PENpdGU+PEF1dGhvcj5WaXN3YW5hdGg8L0F1dGhvcj48WWVhcj4yMDA2PC9ZZWFy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</w:fldData>
        </w:fldChar>
      </w:r>
      <w:r w:rsidR="007179AF">
        <w:instrText xml:space="preserve"> ADDIN EN.CITE.DATA </w:instrText>
      </w:r>
      <w:r w:rsidR="007179AF">
        <w:fldChar w:fldCharType="end"/>
      </w:r>
      <w:r>
        <w:fldChar w:fldCharType="separate"/>
      </w:r>
      <w:r>
        <w:rPr>
          <w:noProof/>
        </w:rPr>
        <w:t>[18, 24]</w:t>
      </w:r>
      <w:r>
        <w:fldChar w:fldCharType="end"/>
      </w:r>
      <w:r>
        <w:t xml:space="preserve">. Thus, the homogenous </w:t>
      </w:r>
      <w:r w:rsidR="00321865">
        <w:t xml:space="preserve">information </w:t>
      </w:r>
      <w:r>
        <w:t xml:space="preserve">dissemination throughout the society is highly recommended </w:t>
      </w:r>
      <w:r>
        <w:fldChar w:fldCharType="begin"/>
      </w:r>
      <w:r>
        <w:instrText xml:space="preserve"> ADDIN EN.CITE &lt;EndNote&gt;&lt;Cite&gt;&lt;Author&gt;Gordon&lt;/Author&gt;&lt;Year&gt;2007&lt;/Year&gt;&lt;RecNum&gt;20719&lt;/RecNum&gt;&lt;DisplayText&gt;[25]&lt;/DisplayText&gt;&lt;record&gt;&lt;rec-number&gt;20719&lt;/rec-number&gt;&lt;foreign-keys&gt;&lt;key app="EN" db-id="pedsfxdvf5es9gee09r5955pd2at00r9a90x" timestamp="1425286338"&gt;20719&lt;/key&gt;&lt;/foreign-keys&gt;&lt;ref-type name="Journal Article"&gt;17&lt;/ref-type&gt;&lt;contributors&gt;&lt;authors&gt;&lt;author&gt;Gordon, E. J.&lt;/author&gt;&lt;author&gt;Wolf, M. S.&lt;/author&gt;&lt;/authors&gt;&lt;/contributors&gt;&lt;auth-address&gt;Alden March Bioethics Institute.&lt;/auth-address&gt;&lt;titles&gt;&lt;title&gt;Beyond the basics: designing a comprehensive response to low health literacy&lt;/title&gt;&lt;secondary-title&gt;Am J Bioeth&lt;/secondary-title&gt;&lt;alt-title&gt;The American journal of bioethics : AJOB&lt;/alt-title&gt;&lt;/titles&gt;&lt;periodical&gt;&lt;full-title&gt;Am J Bioeth&lt;/full-title&gt;&lt;abbr-1&gt;The American journal of bioethics : AJOB&lt;/abbr-1&gt;&lt;/periodical&gt;&lt;alt-periodical&gt;&lt;full-title&gt;Am J Bioeth&lt;/full-title&gt;&lt;abbr-1&gt;The American journal of bioethics : AJOB&lt;/abbr-1&gt;&lt;/alt-periodical&gt;&lt;pages&gt;11-3; discussion W1-2&lt;/pages&gt;&lt;volume&gt;7&lt;/volume&gt;&lt;number&gt;11&lt;/number&gt;&lt;keywords&gt;&lt;keyword&gt;Delivery of Health Care/standards&lt;/keyword&gt;&lt;keyword&gt;*Educational Status&lt;/keyword&gt;&lt;keyword&gt;Health Services Accessibility/*standards&lt;/keyword&gt;&lt;keyword&gt;Humans&lt;/keyword&gt;&lt;keyword&gt;*Self Care&lt;/keyword&gt;&lt;keyword&gt;United States&lt;/keyword&gt;&lt;/keywords&gt;&lt;dates&gt;&lt;year&gt;2007&lt;/year&gt;&lt;pub-dates&gt;&lt;date&gt;Nov&lt;/date&gt;&lt;/pub-dates&gt;&lt;/dates&gt;&lt;isbn&gt;1536-0075 (Electronic)&amp;#xD;1526-5161 (Linking)&lt;/isbn&gt;&lt;accession-num&gt;18027289&lt;/accession-num&gt;&lt;urls&gt;&lt;related-urls&gt;&lt;url&gt;http://www.ncbi.nlm.nih.gov/pubmed/18027289&lt;/url&gt;&lt;/related-urls&gt;&lt;/urls&gt;&lt;electronic-resource-num&gt;10.1080/15265160701638538&lt;/electronic-resource-num&gt;&lt;/record&gt;&lt;/Cite&gt;&lt;/EndNote&gt;</w:instrText>
      </w:r>
      <w:r>
        <w:fldChar w:fldCharType="separate"/>
      </w:r>
      <w:r>
        <w:rPr>
          <w:noProof/>
        </w:rPr>
        <w:t>[25]</w:t>
      </w:r>
      <w:r>
        <w:fldChar w:fldCharType="end"/>
      </w:r>
      <w:r>
        <w:t>.</w:t>
      </w:r>
    </w:p>
    <w:p w14:paraId="5549F923" w14:textId="77777777" w:rsidR="000E6DE1" w:rsidRDefault="000E6DE1" w:rsidP="002B23CB"/>
    <w:p w14:paraId="7EAC33AD" w14:textId="35353E43" w:rsidR="00AC0273" w:rsidRDefault="00A16CA9" w:rsidP="007179AF">
      <w:r>
        <w:t xml:space="preserve">A study </w:t>
      </w:r>
      <w:r w:rsidR="004A1346">
        <w:t xml:space="preserve">of ethnic minorities </w:t>
      </w:r>
      <w:r>
        <w:t xml:space="preserve">conducted in the UK found that smoking is a well-known risk factor for </w:t>
      </w:r>
      <w:proofErr w:type="gramStart"/>
      <w:r>
        <w:t xml:space="preserve">cancer </w:t>
      </w:r>
      <w:r w:rsidR="004A1346">
        <w:t>which</w:t>
      </w:r>
      <w:r>
        <w:t xml:space="preserve"> </w:t>
      </w:r>
      <w:r w:rsidR="004A1346">
        <w:t>wa</w:t>
      </w:r>
      <w:r>
        <w:t>s in line with our finding</w:t>
      </w:r>
      <w:r w:rsidR="004A1346">
        <w:t xml:space="preserve"> where smoking a cigarette</w:t>
      </w:r>
      <w:proofErr w:type="gramEnd"/>
      <w:r w:rsidR="004A1346">
        <w:t xml:space="preserve"> was known by the majority (73.5%) of respondents</w:t>
      </w:r>
      <w:r>
        <w:t xml:space="preserve"> </w:t>
      </w:r>
      <w:r>
        <w:fldChar w:fldCharType="begin">
          <w:fldData xml:space="preserve">PEVuZE5vdGU+PENpdGU+PEF1dGhvcj5NYXJsb3c8L0F1dGhvcj48WWVhcj4yMDA5PC9ZZWFyPjxS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</w:fldData>
        </w:fldChar>
      </w:r>
      <w:r w:rsidR="007179AF">
        <w:instrText xml:space="preserve"> ADDIN EN.CITE </w:instrText>
      </w:r>
      <w:r w:rsidR="007179AF">
        <w:fldChar w:fldCharType="begin">
          <w:fldData xml:space="preserve">PEVuZE5vdGU+PENpdGU+PEF1dGhvcj5NYXJsb3c8L0F1dGhvcj48WWVhcj4yMDA5PC9ZZWFyPjxS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</w:fldData>
        </w:fldChar>
      </w:r>
      <w:r w:rsidR="007179AF">
        <w:instrText xml:space="preserve"> ADDIN EN.CITE.DATA </w:instrText>
      </w:r>
      <w:r w:rsidR="007179AF">
        <w:fldChar w:fldCharType="end"/>
      </w:r>
      <w:r>
        <w:fldChar w:fldCharType="separate"/>
      </w:r>
      <w:r w:rsidR="000E6DE1">
        <w:rPr>
          <w:noProof/>
        </w:rPr>
        <w:t>[26]</w:t>
      </w:r>
      <w:r>
        <w:fldChar w:fldCharType="end"/>
      </w:r>
      <w:r>
        <w:t xml:space="preserve">. </w:t>
      </w:r>
      <w:r w:rsidR="00D4705A">
        <w:t>However, our finding of</w:t>
      </w:r>
      <w:r>
        <w:t xml:space="preserve"> the awareness of</w:t>
      </w:r>
      <w:r w:rsidR="00D4705A">
        <w:t xml:space="preserve"> alcohol consumption </w:t>
      </w:r>
      <w:r>
        <w:t xml:space="preserve">as a risk factor for cancer </w:t>
      </w:r>
      <w:r w:rsidR="00D4705A">
        <w:t>was lower comparing to findings of the UK</w:t>
      </w:r>
      <w:r w:rsidR="003737DE">
        <w:t>,</w:t>
      </w:r>
      <w:r w:rsidR="00D4705A">
        <w:t xml:space="preserve"> US</w:t>
      </w:r>
      <w:r w:rsidR="003737DE">
        <w:t>, and Oman</w:t>
      </w:r>
      <w:r w:rsidR="009C4EE1">
        <w:t>i</w:t>
      </w:r>
      <w:r w:rsidR="00D4705A">
        <w:t xml:space="preserve"> populations </w:t>
      </w:r>
      <w:r w:rsidR="00D4705A">
        <w:fldChar w:fldCharType="begin">
          <w:fldData xml:space="preserve">PEVuZE5vdGU+PENpdGU+PEF1dGhvcj5IYXdraW5zPC9BdXRob3I+PFllYXI+MjAxMDwvWWVhcj48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wMS02PC9wYWdlcz48dm9sdW1lPjE1PC92b2x1bWU+PG51bWJlcj4x
MzwvbnVtYmVyPjxlZGl0aW9uPjIwMTQvMDcvMjI8L2VkaXRpb24+PGRhdGVzPjx5ZWFyPjIwMTQ8
L3llYXI+PC9kYXRlcz48aXNibj4xNTEzLTczNjggKFByaW50KSYjeEQ7MTUxMy03MzY4IChMaW5r
aW5nKTwvaXNibj48YWNjZXNzaW9uLW51bT4yNTA0MTAwOTwvYWNjZXNzaW9uLW51bT48dXJscz48
cmVsYXRlZC11cmxzPjx1cmw+aHR0cDovL3d3dy5uY2JpLm5sbS5uaWguZ292L3B1Ym1lZC8yNTA0
MTAwOTwvdXJsPjwvcmVsYXRlZC11cmxzPjwvdXJscz48cmVtb3RlLWRhdGFiYXNlLXByb3ZpZGVy
Pk5MTTwvcmVtb3RlLWRhdGFiYXNlLXByb3ZpZGVyPjxsYW5ndWFnZT5lbmc8L2xhbmd1YWdlPjwv
cmVjb3JkPjwvQ2l0ZT48L0VuZE5vdGU+
</w:fldData>
        </w:fldChar>
      </w:r>
      <w:r w:rsidR="007179AF">
        <w:instrText xml:space="preserve"> ADDIN EN.CITE </w:instrText>
      </w:r>
      <w:r w:rsidR="007179AF">
        <w:fldChar w:fldCharType="begin">
          <w:fldData xml:space="preserve">PEVuZE5vdGU+PENpdGU+PEF1dGhvcj5IYXdraW5zPC9BdXRob3I+PFllYXI+MjAxMDwvWWVhcj48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wMS02PC9wYWdlcz48dm9sdW1lPjE1PC92b2x1bWU+PG51bWJlcj4x
MzwvbnVtYmVyPjxlZGl0aW9uPjIwMTQvMDcvMjI8L2VkaXRpb24+PGRhdGVzPjx5ZWFyPjIwMTQ8
L3llYXI+PC9kYXRlcz48aXNibj4xNTEzLTczNjggKFByaW50KSYjeEQ7MTUxMy03MzY4IChMaW5r
aW5nKTwvaXNibj48YWNjZXNzaW9uLW51bT4yNTA0MTAwOTwvYWNjZXNzaW9uLW51bT48dXJscz48
cmVsYXRlZC11cmxzPjx1cmw+aHR0cDovL3d3dy5uY2JpLm5sbS5uaWguZ292L3B1Ym1lZC8yNTA0
MTAwOTwvdXJsPjwvcmVsYXRlZC11cmxzPjwvdXJscz48cmVtb3RlLWRhdGFiYXNlLXByb3ZpZGVy
Pk5MTTwvcmVtb3RlLWRhdGFiYXNlLXByb3ZpZGVyPjxsYW5ndWFnZT5lbmc8L2xhbmd1YWdlPjwv
cmVjb3JkPjwvQ2l0ZT48L0VuZE5vdGU+
</w:fldData>
        </w:fldChar>
      </w:r>
      <w:r w:rsidR="007179AF">
        <w:instrText xml:space="preserve"> ADDIN EN.CITE.DATA </w:instrText>
      </w:r>
      <w:r w:rsidR="007179AF">
        <w:fldChar w:fldCharType="end"/>
      </w:r>
      <w:r w:rsidR="00D4705A">
        <w:fldChar w:fldCharType="separate"/>
      </w:r>
      <w:r w:rsidR="000E6DE1">
        <w:rPr>
          <w:noProof/>
        </w:rPr>
        <w:t>[21, 26, 27]</w:t>
      </w:r>
      <w:r w:rsidR="00D4705A">
        <w:fldChar w:fldCharType="end"/>
      </w:r>
      <w:r w:rsidR="00DC177C">
        <w:t>,</w:t>
      </w:r>
      <w:r w:rsidR="009C4EE1">
        <w:t xml:space="preserve"> but higher comparing to a study by </w:t>
      </w:r>
      <w:proofErr w:type="spellStart"/>
      <w:r w:rsidR="009C4EE1">
        <w:t>Redeker</w:t>
      </w:r>
      <w:proofErr w:type="spellEnd"/>
      <w:r w:rsidR="009C4EE1">
        <w:t xml:space="preserve"> et al. </w:t>
      </w:r>
      <w:r w:rsidR="009C4EE1">
        <w:fldChar w:fldCharType="begin">
          <w:fldData xml:space="preserve">PEVuZE5vdGU+PENpdGU+PEF1dGhvcj5SZWRla2VyPC9BdXRob3I+PFllYXI+MjAwOTwvWWVhcj48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4MjctMzY8L3BhZ2Vz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</w:fldData>
        </w:fldChar>
      </w:r>
      <w:r w:rsidR="007179AF">
        <w:instrText xml:space="preserve"> ADDIN EN.CITE </w:instrText>
      </w:r>
      <w:r w:rsidR="007179AF">
        <w:fldChar w:fldCharType="begin">
          <w:fldData xml:space="preserve">PEVuZE5vdGU+PENpdGU+PEF1dGhvcj5SZWRla2VyPC9BdXRob3I+PFllYXI+MjAwOTwvWWVhcj48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</w:fldData>
        </w:fldChar>
      </w:r>
      <w:r w:rsidR="007179AF">
        <w:instrText xml:space="preserve"> ADDIN EN.CITE.DATA </w:instrText>
      </w:r>
      <w:r w:rsidR="007179AF">
        <w:fldChar w:fldCharType="end"/>
      </w:r>
      <w:r w:rsidR="009C4EE1">
        <w:fldChar w:fldCharType="separate"/>
      </w:r>
      <w:r w:rsidR="009C4EE1">
        <w:rPr>
          <w:noProof/>
        </w:rPr>
        <w:t>[8]</w:t>
      </w:r>
      <w:r w:rsidR="009C4EE1">
        <w:fldChar w:fldCharType="end"/>
      </w:r>
      <w:r w:rsidR="009C4EE1">
        <w:t xml:space="preserve"> conducted in</w:t>
      </w:r>
      <w:r w:rsidR="004A1346">
        <w:t xml:space="preserve"> the</w:t>
      </w:r>
      <w:r w:rsidR="009C4EE1">
        <w:t xml:space="preserve"> UK in which they showed a </w:t>
      </w:r>
      <w:r w:rsidR="004A1346">
        <w:t>low</w:t>
      </w:r>
      <w:r w:rsidR="009C4EE1">
        <w:t xml:space="preserve"> awareness of </w:t>
      </w:r>
      <w:r w:rsidR="00F81093">
        <w:t>alcohol consumption</w:t>
      </w:r>
      <w:r w:rsidR="009C4EE1">
        <w:t xml:space="preserve"> in the</w:t>
      </w:r>
      <w:r w:rsidR="00B04941">
        <w:t>ir study</w:t>
      </w:r>
      <w:r w:rsidR="009C4EE1">
        <w:t xml:space="preserve"> participants</w:t>
      </w:r>
      <w:r w:rsidR="00D4705A">
        <w:t>.</w:t>
      </w:r>
      <w:r w:rsidR="00AC0273">
        <w:t xml:space="preserve"> </w:t>
      </w:r>
      <w:r w:rsidR="00F81093">
        <w:t xml:space="preserve">In Malaysia, however, since </w:t>
      </w:r>
      <w:r w:rsidR="00AC0273">
        <w:t xml:space="preserve">Islam </w:t>
      </w:r>
      <w:r w:rsidR="00F81093">
        <w:t xml:space="preserve">(i.e. </w:t>
      </w:r>
      <w:r w:rsidR="00AC0273">
        <w:t>forbids alcohol intake as a religious faith</w:t>
      </w:r>
      <w:r w:rsidR="00F81093">
        <w:t>)</w:t>
      </w:r>
      <w:r w:rsidR="003D42C8">
        <w:t xml:space="preserve"> is the dominant religion</w:t>
      </w:r>
      <w:r w:rsidR="00F81093">
        <w:t>,</w:t>
      </w:r>
      <w:r w:rsidR="00AC0273">
        <w:t xml:space="preserve"> one possible reasoning behind the relatively high awareness of alcohol consumption might be the religious beliefs.</w:t>
      </w:r>
      <w:r w:rsidR="00F81093">
        <w:t xml:space="preserve"> </w:t>
      </w:r>
      <w:r w:rsidR="003D42C8">
        <w:t>Therefore,</w:t>
      </w:r>
      <w:r w:rsidR="00B77959">
        <w:t xml:space="preserve"> if policies address such risk factors incorporating the residents’ beliefs, the awareness would increase </w:t>
      </w:r>
      <w:r w:rsidR="00AB4F82">
        <w:t xml:space="preserve">both </w:t>
      </w:r>
      <w:r w:rsidR="00B77959">
        <w:t>dramatically</w:t>
      </w:r>
      <w:r w:rsidR="00AB4F82">
        <w:t xml:space="preserve"> and efficiently</w:t>
      </w:r>
      <w:r w:rsidR="00B77959">
        <w:t>.</w:t>
      </w:r>
    </w:p>
    <w:p w14:paraId="7DB209CC" w14:textId="77777777" w:rsidR="00880C28" w:rsidRDefault="00880C28" w:rsidP="00BB3D4F"/>
    <w:p w14:paraId="1BBCFAB6" w14:textId="3F97955E" w:rsidR="00A539F3" w:rsidRDefault="00CF7B44" w:rsidP="007179AF">
      <w:pPr>
        <w:rPr>
          <w:lang w:val="en-MY"/>
        </w:rPr>
      </w:pPr>
      <w:r>
        <w:lastRenderedPageBreak/>
        <w:t xml:space="preserve">Similar to the </w:t>
      </w:r>
      <w:r w:rsidR="002E0094">
        <w:t xml:space="preserve">findings of </w:t>
      </w:r>
      <w:r w:rsidR="0035401C">
        <w:t xml:space="preserve">the awareness of </w:t>
      </w:r>
      <w:r w:rsidR="002E0094">
        <w:t>cancer risk factors, the awareness of cancer warning signs was</w:t>
      </w:r>
      <w:r w:rsidR="00A11DCC">
        <w:t xml:space="preserve"> lower among</w:t>
      </w:r>
      <w:r w:rsidR="002E0094">
        <w:t xml:space="preserve"> older people</w:t>
      </w:r>
      <w:r w:rsidR="002E0094">
        <w:rPr>
          <w:lang w:val="en-MY"/>
        </w:rPr>
        <w:t>. While our findings contradicted with a previous study that found elder people had higher awareness of cancer symptoms</w:t>
      </w:r>
      <w:r w:rsidR="00E86091" w:rsidRPr="008135C9">
        <w:rPr>
          <w:lang w:val="en-MY"/>
        </w:rPr>
        <w:t xml:space="preserve"> </w:t>
      </w:r>
      <w:r w:rsidR="00E86091" w:rsidRPr="008135C9">
        <w:rPr>
          <w:lang w:val="en-MY"/>
        </w:rPr>
        <w:fldChar w:fldCharType="begin"/>
      </w:r>
      <w:r w:rsidR="002E0094">
        <w:rPr>
          <w:lang w:val="en-MY"/>
        </w:rPr>
        <w:instrText xml:space="preserve"> ADDIN EN.CITE &lt;EndNote&gt;&lt;Cite&gt;&lt;Author&gt;Robb&lt;/Author&gt;&lt;Year&gt;2009&lt;/Year&gt;&lt;RecNum&gt;18245&lt;/RecNum&gt;&lt;DisplayText&gt;[28]&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E86091" w:rsidRPr="008135C9">
        <w:rPr>
          <w:lang w:val="en-MY"/>
        </w:rPr>
        <w:fldChar w:fldCharType="separate"/>
      </w:r>
      <w:r w:rsidR="002E0094">
        <w:rPr>
          <w:noProof/>
          <w:lang w:val="en-MY"/>
        </w:rPr>
        <w:t>[28]</w:t>
      </w:r>
      <w:r w:rsidR="00E86091" w:rsidRPr="008135C9">
        <w:rPr>
          <w:lang w:val="en-MY"/>
        </w:rPr>
        <w:fldChar w:fldCharType="end"/>
      </w:r>
      <w:r w:rsidR="00E86091" w:rsidRPr="008135C9">
        <w:rPr>
          <w:lang w:val="en-MY"/>
        </w:rPr>
        <w:t xml:space="preserve">, </w:t>
      </w:r>
      <w:r w:rsidR="002E0094">
        <w:rPr>
          <w:lang w:val="en-MY"/>
        </w:rPr>
        <w:t>it was in</w:t>
      </w:r>
      <w:r w:rsidR="00E86091" w:rsidRPr="008135C9">
        <w:rPr>
          <w:lang w:val="en-MY"/>
        </w:rPr>
        <w:t xml:space="preserve"> line with a</w:t>
      </w:r>
      <w:r w:rsidR="002E0094">
        <w:rPr>
          <w:lang w:val="en-MY"/>
        </w:rPr>
        <w:t>nother</w:t>
      </w:r>
      <w:r w:rsidR="00E86091" w:rsidRPr="008135C9">
        <w:rPr>
          <w:lang w:val="en-MY"/>
        </w:rPr>
        <w:t xml:space="preserve"> study which found a decreasing </w:t>
      </w:r>
      <w:r w:rsidR="002E0094">
        <w:rPr>
          <w:lang w:val="en-MY"/>
        </w:rPr>
        <w:t>awareness</w:t>
      </w:r>
      <w:r w:rsidR="00E86091" w:rsidRPr="008135C9">
        <w:rPr>
          <w:lang w:val="en-MY"/>
        </w:rPr>
        <w:t xml:space="preserve"> of cancer warning signs </w:t>
      </w:r>
      <w:r w:rsidR="002E0094">
        <w:rPr>
          <w:lang w:val="en-MY"/>
        </w:rPr>
        <w:t xml:space="preserve">by </w:t>
      </w:r>
      <w:r w:rsidR="00E86091" w:rsidRPr="008135C9">
        <w:rPr>
          <w:lang w:val="en-MY"/>
        </w:rPr>
        <w:t>age</w:t>
      </w:r>
      <w:r w:rsidR="002E0094">
        <w:rPr>
          <w:lang w:val="en-MY"/>
        </w:rPr>
        <w:t>ing</w:t>
      </w:r>
      <w:r w:rsidR="00E86091" w:rsidRPr="008135C9">
        <w:rPr>
          <w:lang w:val="en-MY"/>
        </w:rPr>
        <w:t xml:space="preserve"> </w:t>
      </w:r>
      <w:r w:rsidR="00E86091" w:rsidRPr="008135C9">
        <w:rPr>
          <w:lang w:val="en-MY"/>
        </w:rPr>
        <w:fldChar w:fldCharType="begin">
          <w:fldData xml:space="preserve">PEVuZE5vdGU+PENpdGU+PEF1dGhvcj5XYWxsZXI8L0F1dGhvcj48WWVhcj4yMDA0PC9ZZWFyPjxS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</w:fldData>
        </w:fldChar>
      </w:r>
      <w:r w:rsidR="007179AF">
        <w:rPr>
          <w:lang w:val="en-MY"/>
        </w:rPr>
        <w:instrText xml:space="preserve"> ADDIN EN.CITE </w:instrText>
      </w:r>
      <w:r w:rsidR="007179AF">
        <w:rPr>
          <w:lang w:val="en-MY"/>
        </w:rPr>
        <w:fldChar w:fldCharType="begin">
          <w:fldData xml:space="preserve">PEVuZE5vdGU+PENpdGU+PEF1dGhvcj5XYWxsZXI8L0F1dGhvcj48WWVhcj4yMDA0PC9ZZWFyPjxS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</w:fldData>
        </w:fldChar>
      </w:r>
      <w:r w:rsidR="007179AF">
        <w:rPr>
          <w:lang w:val="en-MY"/>
        </w:rPr>
        <w:instrText xml:space="preserve"> ADDIN EN.CITE.DATA </w:instrText>
      </w:r>
      <w:r w:rsidR="007179AF">
        <w:rPr>
          <w:lang w:val="en-MY"/>
        </w:rPr>
      </w:r>
      <w:r w:rsidR="007179AF">
        <w:rPr>
          <w:lang w:val="en-MY"/>
        </w:rPr>
        <w:fldChar w:fldCharType="end"/>
      </w:r>
      <w:r w:rsidR="00E86091" w:rsidRPr="008135C9">
        <w:rPr>
          <w:lang w:val="en-MY"/>
        </w:rPr>
      </w:r>
      <w:r w:rsidR="00E86091" w:rsidRPr="008135C9">
        <w:rPr>
          <w:lang w:val="en-MY"/>
        </w:rPr>
        <w:fldChar w:fldCharType="separate"/>
      </w:r>
      <w:r w:rsidR="00541BF3">
        <w:rPr>
          <w:noProof/>
          <w:lang w:val="en-MY"/>
        </w:rPr>
        <w:t>[29]</w:t>
      </w:r>
      <w:r w:rsidR="00E86091" w:rsidRPr="008135C9">
        <w:rPr>
          <w:lang w:val="en-MY"/>
        </w:rPr>
        <w:fldChar w:fldCharType="end"/>
      </w:r>
      <w:r w:rsidR="00E86091" w:rsidRPr="008135C9">
        <w:rPr>
          <w:lang w:val="en-MY"/>
        </w:rPr>
        <w:t xml:space="preserve">. </w:t>
      </w:r>
      <w:r w:rsidR="002E0094">
        <w:rPr>
          <w:lang w:val="en-MY"/>
        </w:rPr>
        <w:t xml:space="preserve">This finding of </w:t>
      </w:r>
      <w:r w:rsidR="00E86091" w:rsidRPr="008135C9">
        <w:rPr>
          <w:lang w:val="en-MY"/>
        </w:rPr>
        <w:t xml:space="preserve">senior citizens of Malaysia </w:t>
      </w:r>
      <w:r w:rsidR="002E0094">
        <w:rPr>
          <w:lang w:val="en-MY"/>
        </w:rPr>
        <w:t>is</w:t>
      </w:r>
      <w:r w:rsidR="00E86091" w:rsidRPr="008135C9">
        <w:rPr>
          <w:lang w:val="en-MY"/>
        </w:rPr>
        <w:t xml:space="preserve"> </w:t>
      </w:r>
      <w:r w:rsidR="002E0094">
        <w:rPr>
          <w:lang w:val="en-MY"/>
        </w:rPr>
        <w:t>worrying</w:t>
      </w:r>
      <w:r w:rsidR="002E0094" w:rsidRPr="008135C9">
        <w:rPr>
          <w:lang w:val="en-MY"/>
        </w:rPr>
        <w:t xml:space="preserve"> </w:t>
      </w:r>
      <w:r w:rsidR="002E0094">
        <w:rPr>
          <w:lang w:val="en-MY"/>
        </w:rPr>
        <w:t xml:space="preserve">us as more cancer incidents </w:t>
      </w:r>
      <w:r w:rsidR="00153665">
        <w:rPr>
          <w:lang w:val="en-MY"/>
        </w:rPr>
        <w:t>occur</w:t>
      </w:r>
      <w:r w:rsidR="002E0094">
        <w:rPr>
          <w:lang w:val="en-MY"/>
        </w:rPr>
        <w:t xml:space="preserve"> among older people</w:t>
      </w:r>
      <w:r w:rsidR="00E86091" w:rsidRPr="008135C9">
        <w:rPr>
          <w:lang w:val="en-MY"/>
        </w:rPr>
        <w:t xml:space="preserve">. The ethnicity background of our study participants also played a significant role in recognition of the cancer symptoms where awareness among Indian was higher comparing to Malay ethnic group. This was in line with previous findings in which they emphasized on the ethnic disparities in the awareness of cancer warning signs and suggested ethnicity-based health promotion policies to narrow the gap of awareness among different ethnic groups </w:t>
      </w:r>
      <w:r w:rsidR="00E86091" w:rsidRPr="008135C9">
        <w:rPr>
          <w:lang w:val="en-MY"/>
        </w:rPr>
        <w:fldChar w:fldCharType="begin">
          <w:fldData xml:space="preserve">PEVuZE5vdGU+PENpdGU+PEF1dGhvcj5XYWxsZXI8L0F1dGhvcj48WWVhcj4yMDA5PC9ZZWFyPjxS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</w:fldData>
        </w:fldChar>
      </w:r>
      <w:r w:rsidR="00541BF3">
        <w:rPr>
          <w:lang w:val="en-MY"/>
        </w:rPr>
        <w:instrText xml:space="preserve"> ADDIN EN.CITE </w:instrText>
      </w:r>
      <w:r w:rsidR="00541BF3">
        <w:rPr>
          <w:lang w:val="en-MY"/>
        </w:rPr>
        <w:fldChar w:fldCharType="begin">
          <w:fldData xml:space="preserve">PEVuZE5vdGU+PENpdGU+PEF1dGhvcj5XYWxsZXI8L0F1dGhvcj48WWVhcj4yMDA5PC9ZZWFyPjxS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</w:fldData>
        </w:fldChar>
      </w:r>
      <w:r w:rsidR="00541BF3">
        <w:rPr>
          <w:lang w:val="en-MY"/>
        </w:rPr>
        <w:instrText xml:space="preserve"> ADDIN EN.CITE.DATA </w:instrText>
      </w:r>
      <w:r w:rsidR="00541BF3">
        <w:rPr>
          <w:lang w:val="en-MY"/>
        </w:rPr>
      </w:r>
      <w:r w:rsidR="00541BF3">
        <w:rPr>
          <w:lang w:val="en-MY"/>
        </w:rPr>
        <w:fldChar w:fldCharType="end"/>
      </w:r>
      <w:r w:rsidR="00E86091" w:rsidRPr="008135C9">
        <w:rPr>
          <w:lang w:val="en-MY"/>
        </w:rPr>
      </w:r>
      <w:r w:rsidR="00E86091" w:rsidRPr="008135C9">
        <w:rPr>
          <w:lang w:val="en-MY"/>
        </w:rPr>
        <w:fldChar w:fldCharType="separate"/>
      </w:r>
      <w:r w:rsidR="00541BF3">
        <w:rPr>
          <w:noProof/>
          <w:lang w:val="en-MY"/>
        </w:rPr>
        <w:t>[30, 31]</w:t>
      </w:r>
      <w:r w:rsidR="00E86091" w:rsidRPr="008135C9">
        <w:rPr>
          <w:lang w:val="en-MY"/>
        </w:rPr>
        <w:fldChar w:fldCharType="end"/>
      </w:r>
      <w:r w:rsidR="00E86091" w:rsidRPr="008135C9">
        <w:rPr>
          <w:lang w:val="en-MY"/>
        </w:rPr>
        <w:t>.</w:t>
      </w:r>
      <w:r w:rsidR="00A539F3">
        <w:rPr>
          <w:lang w:val="en-MY"/>
        </w:rPr>
        <w:t xml:space="preserve"> </w:t>
      </w:r>
      <w:r w:rsidR="00A539F3" w:rsidRPr="00B074F5">
        <w:rPr>
          <w:lang w:val="en-MY"/>
        </w:rPr>
        <w:t xml:space="preserve">Our finding of the low awareness of cancer warning signs were in line with a previous study conducted among Malaysian undergraduate student </w:t>
      </w:r>
      <w:r w:rsidR="00A539F3" w:rsidRPr="00B074F5">
        <w:rPr>
          <w:lang w:val="en-MY"/>
        </w:rPr>
        <w:fldChar w:fldCharType="begin"/>
      </w:r>
      <w:r w:rsidR="00A539F3">
        <w:rPr>
          <w:lang w:val="en-MY"/>
        </w:rPr>
        <w:instrText xml:space="preserve"> ADDIN EN.CITE &lt;EndNote&gt;&lt;Cite&gt;&lt;Author&gt;Loo&lt;/Author&gt;&lt;Year&gt;2013&lt;/Year&gt;&lt;RecNum&gt;18249&lt;/RecNum&gt;&lt;DisplayText&gt;[32]&lt;/DisplayText&gt;&lt;record&gt;&lt;rec-number&gt;18249&lt;/rec-number&gt;&lt;foreign-keys&gt;&lt;key app="EN" db-id="pedsfxdvf5es9gee09r5955pd2at00r9a90x" timestamp="1416368064"&gt;18249&lt;/key&gt;&lt;/foreign-keys&gt;&lt;ref-type name="Journal Article"&gt;17&lt;/ref-type&gt;&lt;contributors&gt;&lt;authors&gt;&lt;author&gt;Loo, J. L.&lt;/author&gt;&lt;author&gt;Woo, W. Y.&lt;/author&gt;&lt;author&gt;Chin, M. W.&lt;/author&gt;&lt;author&gt;Yam, H. R.&lt;/author&gt;&lt;author&gt;Ang, Y. K.&lt;/author&gt;&lt;author&gt;Yim, H. S.&lt;/author&gt;&lt;/authors&gt;&lt;/contributors&gt;&lt;titles&gt;&lt;title&gt;Cancer Awareness of a Sample of Malaysian Undergraduate Students&lt;/title&gt;&lt;secondary-title&gt;American Journal of Cancer Prevention&lt;/secondary-title&gt;&lt;/titles&gt;&lt;periodical&gt;&lt;full-title&gt;American Journal of Cancer Prevention&lt;/full-title&gt;&lt;/periodical&gt;&lt;pages&gt;9-13&lt;/pages&gt;&lt;volume&gt;1&lt;/volume&gt;&lt;number&gt;1&lt;/number&gt;&lt;dates&gt;&lt;year&gt;2013&lt;/year&gt;&lt;/dates&gt;&lt;urls&gt;&lt;/urls&gt;&lt;/record&gt;&lt;/Cite&gt;&lt;/EndNote&gt;</w:instrText>
      </w:r>
      <w:r w:rsidR="00A539F3" w:rsidRPr="00B074F5">
        <w:rPr>
          <w:lang w:val="en-MY"/>
        </w:rPr>
        <w:fldChar w:fldCharType="separate"/>
      </w:r>
      <w:r w:rsidR="00A539F3">
        <w:rPr>
          <w:noProof/>
          <w:lang w:val="en-MY"/>
        </w:rPr>
        <w:t>[32]</w:t>
      </w:r>
      <w:r w:rsidR="00A539F3" w:rsidRPr="00B074F5">
        <w:rPr>
          <w:lang w:val="en-MY"/>
        </w:rPr>
        <w:fldChar w:fldCharType="end"/>
      </w:r>
      <w:r w:rsidR="00A539F3" w:rsidRPr="00B074F5">
        <w:rPr>
          <w:lang w:val="en-MY"/>
        </w:rPr>
        <w:t xml:space="preserve"> illustrating that 94.4% of Malaysian undergraduate university students had low awareness (unprompted questions: recall) and 64.9% had low knowledge (prompted questions: recognition) of cancer symptoms </w:t>
      </w:r>
      <w:r w:rsidR="00A539F3" w:rsidRPr="00B074F5">
        <w:rPr>
          <w:lang w:val="en-MY"/>
        </w:rPr>
        <w:fldChar w:fldCharType="begin"/>
      </w:r>
      <w:r w:rsidR="00A539F3">
        <w:rPr>
          <w:lang w:val="en-MY"/>
        </w:rPr>
        <w:instrText xml:space="preserve"> ADDIN EN.CITE &lt;EndNote&gt;&lt;Cite&gt;&lt;Author&gt;Loo&lt;/Author&gt;&lt;Year&gt;2013&lt;/Year&gt;&lt;RecNum&gt;18249&lt;/RecNum&gt;&lt;DisplayText&gt;[32]&lt;/DisplayText&gt;&lt;record&gt;&lt;rec-number&gt;18249&lt;/rec-number&gt;&lt;foreign-keys&gt;&lt;key app="EN" db-id="pedsfxdvf5es9gee09r5955pd2at00r9a90x" timestamp="1416368064"&gt;18249&lt;/key&gt;&lt;/foreign-keys&gt;&lt;ref-type name="Journal Article"&gt;17&lt;/ref-type&gt;&lt;contributors&gt;&lt;authors&gt;&lt;author&gt;Loo, J. L.&lt;/author&gt;&lt;author&gt;Woo, W. Y.&lt;/author&gt;&lt;author&gt;Chin, M. W.&lt;/author&gt;&lt;author&gt;Yam, H. R.&lt;/author&gt;&lt;author&gt;Ang, Y. K.&lt;/author&gt;&lt;author&gt;Yim, H. S.&lt;/author&gt;&lt;/authors&gt;&lt;/contributors&gt;&lt;titles&gt;&lt;title&gt;Cancer Awareness of a Sample of Malaysian Undergraduate Students&lt;/title&gt;&lt;secondary-title&gt;American Journal of Cancer Prevention&lt;/secondary-title&gt;&lt;/titles&gt;&lt;periodical&gt;&lt;full-title&gt;American Journal of Cancer Prevention&lt;/full-title&gt;&lt;/periodical&gt;&lt;pages&gt;9-13&lt;/pages&gt;&lt;volume&gt;1&lt;/volume&gt;&lt;number&gt;1&lt;/number&gt;&lt;dates&gt;&lt;year&gt;2013&lt;/year&gt;&lt;/dates&gt;&lt;urls&gt;&lt;/urls&gt;&lt;/record&gt;&lt;/Cite&gt;&lt;/EndNote&gt;</w:instrText>
      </w:r>
      <w:r w:rsidR="00A539F3" w:rsidRPr="00B074F5">
        <w:rPr>
          <w:lang w:val="en-MY"/>
        </w:rPr>
        <w:fldChar w:fldCharType="separate"/>
      </w:r>
      <w:r w:rsidR="00A539F3">
        <w:rPr>
          <w:noProof/>
          <w:lang w:val="en-MY"/>
        </w:rPr>
        <w:t>[32]</w:t>
      </w:r>
      <w:r w:rsidR="00A539F3" w:rsidRPr="00B074F5">
        <w:rPr>
          <w:lang w:val="en-MY"/>
        </w:rPr>
        <w:fldChar w:fldCharType="end"/>
      </w:r>
      <w:r w:rsidR="00A539F3">
        <w:rPr>
          <w:lang w:val="en-MY"/>
        </w:rPr>
        <w:t xml:space="preserve">. </w:t>
      </w:r>
    </w:p>
    <w:p w14:paraId="4C78BB1D" w14:textId="11F5BF6A" w:rsidR="00E86091" w:rsidRPr="008135C9" w:rsidRDefault="00E86091" w:rsidP="002E0094">
      <w:pPr>
        <w:rPr>
          <w:lang w:val="en-MY"/>
        </w:rPr>
      </w:pPr>
    </w:p>
    <w:p w14:paraId="0536FCB2" w14:textId="69884EA4" w:rsidR="00B348F7" w:rsidRDefault="00961953" w:rsidP="007179AF">
      <w:r>
        <w:rPr>
          <w:lang w:val="en-MY"/>
        </w:rPr>
        <w:t>Overall, the awareness of cancer risk factors was high</w:t>
      </w:r>
      <w:r w:rsidR="00132470">
        <w:rPr>
          <w:lang w:val="en-MY"/>
        </w:rPr>
        <w:t xml:space="preserve"> among urban residents in Malaysia</w:t>
      </w:r>
      <w:r w:rsidR="00C975AA">
        <w:rPr>
          <w:lang w:val="en-MY"/>
        </w:rPr>
        <w:t>.</w:t>
      </w:r>
      <w:r w:rsidR="00132470">
        <w:rPr>
          <w:lang w:val="en-MY"/>
        </w:rPr>
        <w:t xml:space="preserve"> However, diet, exercise, </w:t>
      </w:r>
      <w:r w:rsidR="00213074">
        <w:rPr>
          <w:lang w:val="en-MY"/>
        </w:rPr>
        <w:t xml:space="preserve">and </w:t>
      </w:r>
      <w:r w:rsidR="00132470">
        <w:rPr>
          <w:lang w:val="en-MY"/>
        </w:rPr>
        <w:t>viral infection risk factors did not possess a high awareness among respondents.</w:t>
      </w:r>
      <w:r w:rsidR="00000E00">
        <w:rPr>
          <w:lang w:val="en-MY"/>
        </w:rPr>
        <w:t xml:space="preserve"> </w:t>
      </w:r>
      <w:r w:rsidR="00B348F7">
        <w:t xml:space="preserve">The participants cited diet related (i.e. eating red/processed meat [38.3%] and less fruit and vegetables daily [25.4%]) and being overweight/obese (44.8%) risk factors more than a study in ethnic minorities in the UK </w:t>
      </w:r>
      <w:r w:rsidR="00B348F7">
        <w:fldChar w:fldCharType="begin"/>
      </w:r>
      <w:r w:rsidR="007179AF">
        <w:instrText xml:space="preserve"> ADDIN EN.CITE &lt;EndNote&gt;&lt;Cite&gt;&lt;Author&gt;Marlow&lt;/Author&gt;&lt;Year&gt;2012&lt;/Year&gt;&lt;RecNum&gt;18248&lt;/RecNum&gt;&lt;DisplayText&gt;[19]&lt;/DisplayText&gt;&lt;record&gt;&lt;rec-number&gt;18248&lt;/rec-number&gt;&lt;foreign-keys&gt;&lt;key app="EN" db-id="pedsfxdvf5es9gee09r5955pd2at00r9a90x" timestamp="1416368019"&gt;18248&lt;/key&gt;&lt;/foreign-keys&gt;&lt;ref-type name="Journal Article"&gt;17&lt;/ref-type&gt;&lt;contributors&gt;&lt;authors&gt;&lt;author&gt;Marlow, L. A.&lt;/author&gt;&lt;author&gt;Robb, K. A.&lt;/author&gt;&lt;author&gt;Simon, A. E.&lt;/author&gt;&lt;author&gt;Waller, J.&lt;/author&gt;&lt;author&gt;Wardle, J.&lt;/author&gt;&lt;/authors&gt;&lt;/contributors&gt;&lt;auth-address&gt;Cancer Research UK Health Behaviour Research Centre, Department of Epidemiology and Public Health, University College London, Gower Street, London WC1E 6BT, UK. l.marlow@ucl.ac.uk&lt;/auth-address&gt;&lt;titles&gt;&lt;title&gt;Awareness of cancer risk factors among ethnic minority groups in England&lt;/title&gt;&lt;secondary-title&gt;Public Health&lt;/secondary-title&gt;&lt;alt-title&gt;Public health&lt;/alt-title&gt;&lt;/titles&gt;&lt;periodical&gt;&lt;full-title&gt;Public health&lt;/full-title&gt;&lt;/periodical&gt;&lt;alt-periodical&gt;&lt;full-title&gt;Public health&lt;/full-title&gt;&lt;/alt-periodical&gt;&lt;pages&gt;702-9&lt;/pages&gt;&lt;volume&gt;126&lt;/volume&gt;&lt;number&gt;8&lt;/number&gt;&lt;keywords&gt;&lt;keyword&gt;Adult&lt;/keyword&gt;&lt;keyword&gt;Data Collection&lt;/keyword&gt;&lt;keyword&gt;England&lt;/keyword&gt;&lt;keyword&gt;*Ethnic Groups&lt;/keyword&gt;&lt;keyword&gt;Female&lt;/keyword&gt;&lt;keyword&gt;Great Britain&lt;/keyword&gt;&lt;keyword&gt;Health Knowledge, Attitudes, Practice/*ethnology&lt;/keyword&gt;&lt;keyword&gt;Humans&lt;/keyword&gt;&lt;keyword&gt;Male&lt;/keyword&gt;&lt;keyword&gt;Minority Groups&lt;/keyword&gt;&lt;keyword&gt;Neoplasms/*epidemiology/ethnology&lt;/keyword&gt;&lt;keyword&gt;Risk Factors&lt;/keyword&gt;&lt;/keywords&gt;&lt;dates&gt;&lt;year&gt;2012&lt;/year&gt;&lt;pub-dates&gt;&lt;date&gt;Aug&lt;/date&gt;&lt;/pub-dates&gt;&lt;/dates&gt;&lt;isbn&gt;1476-5616 (Electronic)&amp;#xD;0033-3506 (Linking)&lt;/isbn&gt;&lt;accession-num&gt;22809494&lt;/accession-num&gt;&lt;urls&gt;&lt;related-urls&gt;&lt;url&gt;http://www.ncbi.nlm.nih.gov/pubmed/22809494&lt;/url&gt;&lt;/related-urls&gt;&lt;/urls&gt;&lt;electronic-resource-num&gt;10.1016/j.puhe.2012.05.005&lt;/electronic-resource-num&gt;&lt;language&gt;English&lt;/language&gt;&lt;/record&gt;&lt;/Cite&gt;&lt;/EndNote&gt;</w:instrText>
      </w:r>
      <w:r w:rsidR="00B348F7">
        <w:fldChar w:fldCharType="separate"/>
      </w:r>
      <w:r w:rsidR="00B348F7">
        <w:rPr>
          <w:noProof/>
        </w:rPr>
        <w:t>[19]</w:t>
      </w:r>
      <w:r w:rsidR="00B348F7">
        <w:fldChar w:fldCharType="end"/>
      </w:r>
      <w:r w:rsidR="00B348F7">
        <w:t xml:space="preserve"> where just 23.2% of their respondents endorsed diet related and overweight (2.3%) as risk factors for cancer. In addition, the low awareness of diet related and obesity risk factors were also found among Omani population </w:t>
      </w:r>
      <w:r w:rsidR="00B348F7">
        <w:fldChar w:fldCharType="begin"/>
      </w:r>
      <w:r w:rsidR="00B348F7">
        <w:instrText xml:space="preserve"> ADDIN EN.CITE &lt;EndNote&gt;&lt;Cite&gt;&lt;Author&gt;Al-Azri&lt;/Author&gt;&lt;Year&gt;2014&lt;/Year&gt;&lt;RecNum&gt;18314&lt;/RecNum&gt;&lt;DisplayText&gt;[21]&lt;/DisplayText&gt;&lt;record&gt;&lt;rec-number&gt;18314&lt;/rec-number&gt;&lt;foreign-keys&gt;&lt;key app="EN" db-id="pedsfxdvf5es9gee09r5955pd2at00r9a90x" timestamp="1417482467"&gt;18314&lt;/key&gt;&lt;/foreign-keys&gt;&lt;ref-type name="Journal Article"&gt;17&lt;/ref-type&gt;&lt;contributors&gt;&lt;authors&gt;&lt;author&gt;Al-Azri, M.&lt;/author&gt;&lt;author&gt;Al-Rasbi, K.&lt;/author&gt;&lt;author&gt;Al-Hinai, M.&lt;/author&gt;&lt;author&gt;Davidson, R.&lt;/author&gt;&lt;author&gt;Al-Maniri, A.&lt;/author&gt;&lt;/authors&gt;&lt;/contributors&gt;&lt;auth-address&gt;Department of Family Medicine and Public Health, College of Medicine and Health Sciences, Sultan Qaboos University, Oman E-mail : mhalazri@squ.edu.om.&lt;/auth-address&gt;&lt;titles&gt;&lt;title&gt;Awareness of risk factors for cancer among Omani adults--a community based study&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401-6&lt;/pages&gt;&lt;volume&gt;15&lt;/volume&gt;&lt;number&gt;13&lt;/number&gt;&lt;edition&gt;2014/07/22&lt;/edition&gt;&lt;dates&gt;&lt;year&gt;2014&lt;/year&gt;&lt;/dates&gt;&lt;isbn&gt;1513-7368 (Print)&amp;#xD;1513-7368 (Linking)&lt;/isbn&gt;&lt;accession-num&gt;25041009&lt;/accession-num&gt;&lt;urls&gt;&lt;related-urls&gt;&lt;url&gt;http://www.ncbi.nlm.nih.gov/pubmed/25041009&lt;/url&gt;&lt;/related-urls&gt;&lt;/urls&gt;&lt;remote-database-provider&gt;NLM&lt;/remote-database-provider&gt;&lt;language&gt;eng&lt;/language&gt;&lt;/record&gt;&lt;/Cite&gt;&lt;/EndNote&gt;</w:instrText>
      </w:r>
      <w:r w:rsidR="00B348F7">
        <w:fldChar w:fldCharType="separate"/>
      </w:r>
      <w:r w:rsidR="00B348F7">
        <w:rPr>
          <w:noProof/>
        </w:rPr>
        <w:t>[21]</w:t>
      </w:r>
      <w:r w:rsidR="00B348F7">
        <w:fldChar w:fldCharType="end"/>
      </w:r>
      <w:r w:rsidR="00B348F7">
        <w:t xml:space="preserve"> as well as UK population </w:t>
      </w:r>
      <w:r w:rsidR="00B348F7">
        <w:fldChar w:fldCharType="begin">
          <w:fldData xml:space="preserve">PEVuZE5vdGU+PENpdGU+PEF1dGhvcj5SZWRla2VyPC9BdXRob3I+PFllYXI+MjAwOTwvWWVhcj48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iBKIENhbmNlcjwvZnVsbC10aXRsZT48YWJici0xPkV1cm9wZWFuIGpv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</w:fldData>
        </w:fldChar>
      </w:r>
      <w:r w:rsidR="007179AF">
        <w:instrText xml:space="preserve"> ADDIN EN.CITE </w:instrText>
      </w:r>
      <w:r w:rsidR="007179AF">
        <w:fldChar w:fldCharType="begin">
          <w:fldData xml:space="preserve">PEVuZE5vdGU+PENpdGU+PEF1dGhvcj5SZWRla2VyPC9BdXRob3I+PFllYXI+MjAwOTwvWWVhcj48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</w:fldData>
        </w:fldChar>
      </w:r>
      <w:r w:rsidR="007179AF">
        <w:instrText xml:space="preserve"> ADDIN EN.CITE.DATA </w:instrText>
      </w:r>
      <w:r w:rsidR="007179AF">
        <w:fldChar w:fldCharType="end"/>
      </w:r>
      <w:r w:rsidR="00B348F7">
        <w:fldChar w:fldCharType="separate"/>
      </w:r>
      <w:r w:rsidR="00B348F7">
        <w:rPr>
          <w:noProof/>
        </w:rPr>
        <w:t>[8, 17]</w:t>
      </w:r>
      <w:r w:rsidR="00B348F7">
        <w:fldChar w:fldCharType="end"/>
      </w:r>
      <w:r w:rsidR="00B348F7">
        <w:t xml:space="preserve">. However, we found lower awareness rates compared to other studies from the </w:t>
      </w:r>
      <w:r w:rsidR="00B348F7">
        <w:lastRenderedPageBreak/>
        <w:t xml:space="preserve">whole populations of UK </w:t>
      </w:r>
      <w:r w:rsidR="00B348F7">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DATA </w:instrText>
      </w:r>
      <w:r w:rsidR="007179AF">
        <w:fldChar w:fldCharType="end"/>
      </w:r>
      <w:r w:rsidR="00B348F7">
        <w:fldChar w:fldCharType="separate"/>
      </w:r>
      <w:r w:rsidR="00B348F7">
        <w:rPr>
          <w:noProof/>
        </w:rPr>
        <w:t>[18]</w:t>
      </w:r>
      <w:r w:rsidR="00B348F7">
        <w:fldChar w:fldCharType="end"/>
      </w:r>
      <w:r w:rsidR="00B348F7">
        <w:t xml:space="preserve"> and US </w:t>
      </w:r>
      <w:r w:rsidR="00B348F7">
        <w:fldChar w:fldCharType="begin">
          <w:fldData xml:space="preserve">PEVuZE5vdGU+PENpdGU+PEF1dGhvcj5IYXdraW5zPC9BdXRob3I+PFllYXI+MjAxMDwvWWVhcj48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</w:fldData>
        </w:fldChar>
      </w:r>
      <w:r w:rsidR="00B348F7">
        <w:instrText xml:space="preserve"> ADDIN EN.CITE </w:instrText>
      </w:r>
      <w:r w:rsidR="00B348F7">
        <w:fldChar w:fldCharType="begin">
          <w:fldData xml:space="preserve">PEVuZE5vdGU+PENpdGU+PEF1dGhvcj5IYXdraW5zPC9BdXRob3I+PFllYXI+MjAxMDwvWWVhcj48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</w:fldData>
        </w:fldChar>
      </w:r>
      <w:r w:rsidR="00B348F7">
        <w:instrText xml:space="preserve"> ADDIN EN.CITE.DATA </w:instrText>
      </w:r>
      <w:r w:rsidR="00B348F7">
        <w:fldChar w:fldCharType="end"/>
      </w:r>
      <w:r w:rsidR="00B348F7">
        <w:fldChar w:fldCharType="separate"/>
      </w:r>
      <w:r w:rsidR="00B348F7">
        <w:rPr>
          <w:noProof/>
        </w:rPr>
        <w:t>[27]</w:t>
      </w:r>
      <w:r w:rsidR="00B348F7">
        <w:fldChar w:fldCharType="end"/>
      </w:r>
      <w:r w:rsidR="00B348F7">
        <w:t xml:space="preserve">. Low public awareness of a healthy lifestyle could be a key cause for the increasing incidents of cancer in any population </w:t>
      </w:r>
      <w:r w:rsidR="00B348F7">
        <w:fldChar w:fldCharType="begin">
          <w:fldData xml:space="preserve">PEVuZE5vdGU+PENpdGU+PEF1dGhvcj5EYW5hZWk8L0F1dGhvcj48WWVhcj4yMDA1PC9ZZWFyPjxS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4NC05MzwvcGFnZXM+PHZvbHVtZT4zNjY8L3ZvbHVtZT48bnVtYmVy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</w:fldData>
        </w:fldChar>
      </w:r>
      <w:r w:rsidR="007179AF">
        <w:instrText xml:space="preserve"> ADDIN EN.CITE </w:instrText>
      </w:r>
      <w:r w:rsidR="007179AF">
        <w:fldChar w:fldCharType="begin">
          <w:fldData xml:space="preserve">PEVuZE5vdGU+PENpdGU+PEF1dGhvcj5EYW5hZWk8L0F1dGhvcj48WWVhcj4yMDA1PC9ZZWFyPjxS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</w:fldData>
        </w:fldChar>
      </w:r>
      <w:r w:rsidR="007179AF">
        <w:instrText xml:space="preserve"> ADDIN EN.CITE.DATA </w:instrText>
      </w:r>
      <w:r w:rsidR="007179AF">
        <w:fldChar w:fldCharType="end"/>
      </w:r>
      <w:r w:rsidR="00B348F7">
        <w:fldChar w:fldCharType="separate"/>
      </w:r>
      <w:r w:rsidR="00B348F7">
        <w:rPr>
          <w:noProof/>
        </w:rPr>
        <w:t>[33]</w:t>
      </w:r>
      <w:r w:rsidR="00B348F7">
        <w:fldChar w:fldCharType="end"/>
      </w:r>
      <w:r w:rsidR="00B348F7">
        <w:t xml:space="preserve">. Therefore, developing a healthier lifestyle could indeed decrease cancer as well as other chronic illnesses </w:t>
      </w:r>
      <w:r w:rsidR="00B348F7">
        <w:fldChar w:fldCharType="begin">
          <w:fldData xml:space="preserve">PEVuZE5vdGU+PENpdGU+PEF1dGhvcj5BbC1BenJpPC9BdXRob3I+PFllYXI+MjAxNDwvWWVhcj48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</w:fldData>
        </w:fldChar>
      </w:r>
      <w:r w:rsidR="007179AF">
        <w:instrText xml:space="preserve"> ADDIN EN.CITE </w:instrText>
      </w:r>
      <w:r w:rsidR="007179AF">
        <w:fldChar w:fldCharType="begin">
          <w:fldData xml:space="preserve">PEVuZE5vdGU+PENpdGU+PEF1dGhvcj5BbC1BenJpPC9BdXRob3I+PFllYXI+MjAxNDwvWWVhcj48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</w:fldData>
        </w:fldChar>
      </w:r>
      <w:r w:rsidR="007179AF">
        <w:instrText xml:space="preserve"> ADDIN EN.CITE.DATA </w:instrText>
      </w:r>
      <w:r w:rsidR="007179AF">
        <w:fldChar w:fldCharType="end"/>
      </w:r>
      <w:r w:rsidR="00B348F7">
        <w:fldChar w:fldCharType="separate"/>
      </w:r>
      <w:r w:rsidR="00B348F7">
        <w:rPr>
          <w:noProof/>
        </w:rPr>
        <w:t>[21, 34]</w:t>
      </w:r>
      <w:r w:rsidR="00B348F7">
        <w:fldChar w:fldCharType="end"/>
      </w:r>
      <w:r w:rsidR="00B348F7">
        <w:t>.</w:t>
      </w:r>
    </w:p>
    <w:p w14:paraId="17DEB7F9" w14:textId="77777777" w:rsidR="00B348F7" w:rsidRDefault="00B348F7" w:rsidP="00B348F7"/>
    <w:p w14:paraId="34FA715E" w14:textId="07D59960" w:rsidR="00B348F7" w:rsidRDefault="00B348F7" w:rsidP="007179AF">
      <w:r w:rsidRPr="009F51DC">
        <w:t>The exercise related</w:t>
      </w:r>
      <w:r>
        <w:t xml:space="preserve"> risk factor was cited by about one </w:t>
      </w:r>
      <w:r w:rsidR="00781803">
        <w:t xml:space="preserve">in </w:t>
      </w:r>
      <w:r>
        <w:t xml:space="preserve">four respondents (26.9%) whereas in UK ethnic minorities </w:t>
      </w:r>
      <w:r>
        <w:fldChar w:fldCharType="begin"/>
      </w:r>
      <w:r w:rsidR="007179AF">
        <w:instrText xml:space="preserve"> ADDIN EN.CITE &lt;EndNote&gt;&lt;Cite&gt;&lt;Author&gt;Marlow&lt;/Author&gt;&lt;Year&gt;2012&lt;/Year&gt;&lt;RecNum&gt;18248&lt;/RecNum&gt;&lt;DisplayText&gt;[19]&lt;/DisplayText&gt;&lt;record&gt;&lt;rec-number&gt;18248&lt;/rec-number&gt;&lt;foreign-keys&gt;&lt;key app="EN" db-id="pedsfxdvf5es9gee09r5955pd2at00r9a90x" timestamp="1416368019"&gt;18248&lt;/key&gt;&lt;/foreign-keys&gt;&lt;ref-type name="Journal Article"&gt;17&lt;/ref-type&gt;&lt;contributors&gt;&lt;authors&gt;&lt;author&gt;Marlow, L. A.&lt;/author&gt;&lt;author&gt;Robb, K. A.&lt;/author&gt;&lt;author&gt;Simon, A. E.&lt;/author&gt;&lt;author&gt;Waller, J.&lt;/author&gt;&lt;author&gt;Wardle, J.&lt;/author&gt;&lt;/authors&gt;&lt;/contributors&gt;&lt;auth-address&gt;Cancer Research UK Health Behaviour Research Centre, Department of Epidemiology and Public Health, University College London, Gower Street, London WC1E 6BT, UK. l.marlow@ucl.ac.uk&lt;/auth-address&gt;&lt;titles&gt;&lt;title&gt;Awareness of cancer risk factors among ethnic minority groups in England&lt;/title&gt;&lt;secondary-title&gt;Public Health&lt;/secondary-title&gt;&lt;alt-title&gt;Public health&lt;/alt-title&gt;&lt;/titles&gt;&lt;periodical&gt;&lt;full-title&gt;Public health&lt;/full-title&gt;&lt;/periodical&gt;&lt;alt-periodical&gt;&lt;full-title&gt;Public health&lt;/full-title&gt;&lt;/alt-periodical&gt;&lt;pages&gt;702-9&lt;/pages&gt;&lt;volume&gt;126&lt;/volume&gt;&lt;number&gt;8&lt;/number&gt;&lt;keywords&gt;&lt;keyword&gt;Adult&lt;/keyword&gt;&lt;keyword&gt;Data Collection&lt;/keyword&gt;&lt;keyword&gt;England&lt;/keyword&gt;&lt;keyword&gt;*Ethnic Groups&lt;/keyword&gt;&lt;keyword&gt;Female&lt;/keyword&gt;&lt;keyword&gt;Great Britain&lt;/keyword&gt;&lt;keyword&gt;Health Knowledge, Attitudes, Practice/*ethnology&lt;/keyword&gt;&lt;keyword&gt;Humans&lt;/keyword&gt;&lt;keyword&gt;Male&lt;/keyword&gt;&lt;keyword&gt;Minority Groups&lt;/keyword&gt;&lt;keyword&gt;Neoplasms/*epidemiology/ethnology&lt;/keyword&gt;&lt;keyword&gt;Risk Factors&lt;/keyword&gt;&lt;/keywords&gt;&lt;dates&gt;&lt;year&gt;2012&lt;/year&gt;&lt;pub-dates&gt;&lt;date&gt;Aug&lt;/date&gt;&lt;/pub-dates&gt;&lt;/dates&gt;&lt;isbn&gt;1476-5616 (Electronic)&amp;#xD;0033-3506 (Linking)&lt;/isbn&gt;&lt;accession-num&gt;22809494&lt;/accession-num&gt;&lt;urls&gt;&lt;related-urls&gt;&lt;url&gt;http://www.ncbi.nlm.nih.gov/pubmed/22809494&lt;/url&gt;&lt;/related-urls&gt;&lt;/urls&gt;&lt;electronic-resource-num&gt;10.1016/j.puhe.2012.05.005&lt;/electronic-resource-num&gt;&lt;language&gt;English&lt;/language&gt;&lt;/record&gt;&lt;/Cite&gt;&lt;/EndNote&gt;</w:instrText>
      </w:r>
      <w:r>
        <w:fldChar w:fldCharType="separate"/>
      </w:r>
      <w:r>
        <w:rPr>
          <w:noProof/>
        </w:rPr>
        <w:t>[19]</w:t>
      </w:r>
      <w:r>
        <w:fldChar w:fldCharType="end"/>
      </w:r>
      <w:r>
        <w:t xml:space="preserve">, US </w:t>
      </w:r>
      <w:r>
        <w:fldChar w:fldCharType="begin">
          <w:fldData xml:space="preserve">PEVuZE5vdGU+PENpdGU+PEF1dGhvcj5IYXdraW5zPC9BdXRob3I+PFllYXI+MjAxMDwvWWVhcj48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</w:fldData>
        </w:fldChar>
      </w:r>
      <w:r>
        <w:instrText xml:space="preserve"> ADDIN EN.CITE </w:instrText>
      </w:r>
      <w:r>
        <w:fldChar w:fldCharType="begin">
          <w:fldData xml:space="preserve">PEVuZE5vdGU+PENpdGU+PEF1dGhvcj5IYXdraW5zPC9BdXRob3I+PFllYXI+MjAxMDwvWWVhcj48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</w:fldData>
        </w:fldChar>
      </w:r>
      <w:r>
        <w:instrText xml:space="preserve"> ADDIN EN.CITE.DATA </w:instrText>
      </w:r>
      <w:r>
        <w:fldChar w:fldCharType="end"/>
      </w:r>
      <w:r>
        <w:fldChar w:fldCharType="separate"/>
      </w:r>
      <w:r>
        <w:rPr>
          <w:noProof/>
        </w:rPr>
        <w:t>[27]</w:t>
      </w:r>
      <w:r>
        <w:fldChar w:fldCharType="end"/>
      </w:r>
      <w:r>
        <w:t>, and UK population representative</w:t>
      </w:r>
      <w:r w:rsidR="00781803">
        <w:t xml:space="preserve"> samples</w:t>
      </w:r>
      <w:r>
        <w:t xml:space="preserve"> </w:t>
      </w:r>
      <w:r>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DATA </w:instrText>
      </w:r>
      <w:r w:rsidR="007179AF">
        <w:fldChar w:fldCharType="end"/>
      </w:r>
      <w:r>
        <w:fldChar w:fldCharType="separate"/>
      </w:r>
      <w:r>
        <w:rPr>
          <w:noProof/>
        </w:rPr>
        <w:t>[18]</w:t>
      </w:r>
      <w:r>
        <w:fldChar w:fldCharType="end"/>
      </w:r>
      <w:r w:rsidR="00781803">
        <w:t>, the awareness of this risk factor accounted for</w:t>
      </w:r>
      <w:r>
        <w:t xml:space="preserve"> 5, 25, and 53 percent</w:t>
      </w:r>
      <w:r w:rsidR="00781803">
        <w:t xml:space="preserve"> of participants</w:t>
      </w:r>
      <w:r>
        <w:t xml:space="preserve">. This finding clarifies that </w:t>
      </w:r>
      <w:r w:rsidR="00781803">
        <w:t xml:space="preserve">about </w:t>
      </w:r>
      <w:r>
        <w:t>three out of four respondents</w:t>
      </w:r>
      <w:r w:rsidR="00781803">
        <w:t xml:space="preserve"> (73.1%)</w:t>
      </w:r>
      <w:r>
        <w:t xml:space="preserve"> were not aware </w:t>
      </w:r>
      <w:r w:rsidR="00781803">
        <w:t xml:space="preserve">of </w:t>
      </w:r>
      <w:r>
        <w:t xml:space="preserve">physical inactivity as a contributor to cancer. Therefore, lifestyle modifications must be </w:t>
      </w:r>
      <w:r w:rsidR="00A25A61">
        <w:t>incorpora</w:t>
      </w:r>
      <w:r>
        <w:t>ted in policies to promote more physical activity to raise the awareness of Malaysians about it as a risk factor for cancer and subsequently prevent the future incidents of cancer</w:t>
      </w:r>
      <w:r w:rsidR="00C10CDD">
        <w:t xml:space="preserve"> in the country</w:t>
      </w:r>
      <w:r>
        <w:t xml:space="preserve"> </w:t>
      </w:r>
      <w:r>
        <w:fldChar w:fldCharType="begin"/>
      </w:r>
      <w:r w:rsidR="007179AF">
        <w:instrText xml:space="preserve"> ADDIN EN.CITE &lt;EndNote&gt;&lt;Cite&gt;&lt;Author&gt;Giovannucci&lt;/Author&gt;&lt;Year&gt;2003&lt;/Year&gt;&lt;RecNum&gt;20738&lt;/RecNum&gt;&lt;DisplayText&gt;[35]&lt;/DisplayText&gt;&lt;record&gt;&lt;rec-number&gt;20738&lt;/rec-number&gt;&lt;foreign-keys&gt;&lt;key app="EN" db-id="pedsfxdvf5es9gee09r5955pd2at00r9a90x" timestamp="1426046349"&gt;20738&lt;/key&gt;&lt;/foreign-keys&gt;&lt;ref-type name="Journal Article"&gt;17&lt;/ref-type&gt;&lt;contributors&gt;&lt;authors&gt;&lt;author&gt;Giovannucci, E.&lt;/author&gt;&lt;/authors&gt;&lt;/contributors&gt;&lt;auth-address&gt;Channing Laboratory, Department of Medicine, Brigham and Women&amp;apos;s Hospital, Boston, Massachusetts 02115, USA. edward.giovannucci@channing.harvard.edu&lt;/auth-address&gt;&lt;titles&gt;&lt;title&gt;Diet, body weight, and colorectal cancer: a summary of the epidemiologic evidence&lt;/title&gt;&lt;secondary-title&gt;J Womens Health (Larchmt)&lt;/secondary-title&gt;&lt;alt-title&gt;Journal of women&amp;apos;s health&lt;/alt-title&gt;&lt;/titles&gt;&lt;periodical&gt;&lt;full-title&gt;J Womens Health (Larchmt)&lt;/full-title&gt;&lt;abbr-1&gt;Journal of women&amp;apos;s health&lt;/abbr-1&gt;&lt;/periodical&gt;&lt;alt-periodical&gt;&lt;full-title&gt;J Womens Health (Larchmt)&lt;/full-title&gt;&lt;abbr-1&gt;Journal of women&amp;apos;s health&lt;/abbr-1&gt;&lt;/alt-periodical&gt;&lt;pages&gt;173-82&lt;/pages&gt;&lt;volume&gt;12&lt;/volume&gt;&lt;number&gt;2&lt;/number&gt;&lt;keywords&gt;&lt;keyword&gt;Calcium/therapeutic use&lt;/keyword&gt;&lt;keyword&gt;Colorectal Neoplasms/epidemiology/etiology/*prevention &amp;amp; control&lt;/keyword&gt;&lt;keyword&gt;Folic Acid/therapeutic use&lt;/keyword&gt;&lt;keyword&gt;*Food Habits&lt;/keyword&gt;&lt;keyword&gt;Humans&lt;/keyword&gt;&lt;keyword&gt;Obesity/*complications/prevention &amp;amp; control&lt;/keyword&gt;&lt;keyword&gt;Risk Factors&lt;/keyword&gt;&lt;keyword&gt;United States/epidemiology&lt;/keyword&gt;&lt;/keywords&gt;&lt;dates&gt;&lt;year&gt;2003&lt;/year&gt;&lt;pub-dates&gt;&lt;date&gt;Mar&lt;/date&gt;&lt;/pub-dates&gt;&lt;/dates&gt;&lt;isbn&gt;1540-9996 (Print)&amp;#xD;1540-9996 (Linking)&lt;/isbn&gt;&lt;accession-num&gt;12737716&lt;/accession-num&gt;&lt;urls&gt;&lt;related-urls&gt;&lt;url&gt;http://www.ncbi.nlm.nih.gov/pubmed/12737716&lt;/url&gt;&lt;/related-urls&gt;&lt;/urls&gt;&lt;electronic-resource-num&gt;10.1089/154099903321576574&lt;/electronic-resource-num&gt;&lt;/record&gt;&lt;/Cite&gt;&lt;/EndNote&gt;</w:instrText>
      </w:r>
      <w:r>
        <w:fldChar w:fldCharType="separate"/>
      </w:r>
      <w:r>
        <w:rPr>
          <w:noProof/>
        </w:rPr>
        <w:t>[35]</w:t>
      </w:r>
      <w:r>
        <w:fldChar w:fldCharType="end"/>
      </w:r>
      <w:r>
        <w:t>.</w:t>
      </w:r>
    </w:p>
    <w:p w14:paraId="1B52079A" w14:textId="77777777" w:rsidR="00B348F7" w:rsidRDefault="00B348F7" w:rsidP="00B348F7"/>
    <w:p w14:paraId="593686D6" w14:textId="694EB2B9" w:rsidR="00000E00" w:rsidRDefault="00000E00" w:rsidP="007179AF">
      <w:pPr>
        <w:rPr>
          <w:lang w:val="en-MY"/>
        </w:rPr>
      </w:pPr>
      <w:r>
        <w:rPr>
          <w:lang w:val="en-MY"/>
        </w:rPr>
        <w:t>Th</w:t>
      </w:r>
      <w:r w:rsidR="003C5268">
        <w:rPr>
          <w:lang w:val="en-MY"/>
        </w:rPr>
        <w:t xml:space="preserve">e awareness of viral infection (e.g. </w:t>
      </w:r>
      <w:r>
        <w:rPr>
          <w:lang w:val="en-MY"/>
        </w:rPr>
        <w:t>HPV</w:t>
      </w:r>
      <w:r w:rsidR="003C5268">
        <w:rPr>
          <w:lang w:val="en-MY"/>
        </w:rPr>
        <w:t>)</w:t>
      </w:r>
      <w:r>
        <w:rPr>
          <w:lang w:val="en-MY"/>
        </w:rPr>
        <w:t xml:space="preserve"> as a risk factor for cancer (i.e. mainly cervical cancer) was low among our respondents which was in line with findings from Oman </w:t>
      </w:r>
      <w:r>
        <w:rPr>
          <w:lang w:val="en-MY"/>
        </w:rPr>
        <w:fldChar w:fldCharType="begin"/>
      </w:r>
      <w:r w:rsidR="000E6DE1">
        <w:rPr>
          <w:lang w:val="en-MY"/>
        </w:rPr>
        <w:instrText xml:space="preserve"> ADDIN EN.CITE &lt;EndNote&gt;&lt;Cite&gt;&lt;Author&gt;Al-Azri&lt;/Author&gt;&lt;Year&gt;2014&lt;/Year&gt;&lt;RecNum&gt;18314&lt;/RecNum&gt;&lt;DisplayText&gt;[21]&lt;/DisplayText&gt;&lt;record&gt;&lt;rec-number&gt;18314&lt;/rec-number&gt;&lt;foreign-keys&gt;&lt;key app="EN" db-id="pedsfxdvf5es9gee09r5955pd2at00r9a90x" timestamp="1417482467"&gt;18314&lt;/key&gt;&lt;/foreign-keys&gt;&lt;ref-type name="Journal Article"&gt;17&lt;/ref-type&gt;&lt;contributors&gt;&lt;authors&gt;&lt;author&gt;Al-Azri, M.&lt;/author&gt;&lt;author&gt;Al-Rasbi, K.&lt;/author&gt;&lt;author&gt;Al-Hinai, M.&lt;/author&gt;&lt;author&gt;Davidson, R.&lt;/author&gt;&lt;author&gt;Al-Maniri, A.&lt;/author&gt;&lt;/authors&gt;&lt;/contributors&gt;&lt;auth-address&gt;Department of Family Medicine and Public Health, College of Medicine and Health Sciences, Sultan Qaboos University, Oman E-mail : mhalazri@squ.edu.om.&lt;/auth-address&gt;&lt;titles&gt;&lt;title&gt;Awareness of risk factors for cancer among Omani adults--a community based study&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401-6&lt;/pages&gt;&lt;volume&gt;15&lt;/volume&gt;&lt;number&gt;13&lt;/number&gt;&lt;edition&gt;2014/07/22&lt;/edition&gt;&lt;dates&gt;&lt;year&gt;2014&lt;/year&gt;&lt;/dates&gt;&lt;isbn&gt;1513-7368 (Print)&amp;#xD;1513-7368 (Linking)&lt;/isbn&gt;&lt;accession-num&gt;25041009&lt;/accession-num&gt;&lt;urls&gt;&lt;related-urls&gt;&lt;url&gt;http://www.ncbi.nlm.nih.gov/pubmed/25041009&lt;/url&gt;&lt;/related-urls&gt;&lt;/urls&gt;&lt;remote-database-provider&gt;NLM&lt;/remote-database-provider&gt;&lt;language&gt;eng&lt;/language&gt;&lt;/record&gt;&lt;/Cite&gt;&lt;/EndNote&gt;</w:instrText>
      </w:r>
      <w:r>
        <w:rPr>
          <w:lang w:val="en-MY"/>
        </w:rPr>
        <w:fldChar w:fldCharType="separate"/>
      </w:r>
      <w:r w:rsidR="000E6DE1">
        <w:rPr>
          <w:noProof/>
          <w:lang w:val="en-MY"/>
        </w:rPr>
        <w:t>[21]</w:t>
      </w:r>
      <w:r>
        <w:rPr>
          <w:lang w:val="en-MY"/>
        </w:rPr>
        <w:fldChar w:fldCharType="end"/>
      </w:r>
      <w:r>
        <w:rPr>
          <w:lang w:val="en-MY"/>
        </w:rPr>
        <w:t xml:space="preserve">, UK </w:t>
      </w:r>
      <w:r>
        <w:rPr>
          <w:lang w:val="en-MY"/>
        </w:rPr>
        <w:fldChar w:fldCharType="begin">
          <w:fldData xml:space="preserve">PEVuZE5vdGU+PENpdGU+PEF1dGhvcj5NYXJsb3c8L0F1dGhvcj48WWVhcj4yMDA3PC9ZZWFyPjxS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gyNy0zNjwvcGFnZXM+PHZvbHVtZT40NTwvdm9sdW1lPjxudW1i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</w:fldData>
        </w:fldChar>
      </w:r>
      <w:r w:rsidR="007179AF">
        <w:rPr>
          <w:lang w:val="en-MY"/>
        </w:rPr>
        <w:instrText xml:space="preserve"> ADDIN EN.CITE </w:instrText>
      </w:r>
      <w:r w:rsidR="007179AF">
        <w:rPr>
          <w:lang w:val="en-MY"/>
        </w:rPr>
        <w:fldChar w:fldCharType="begin">
          <w:fldData xml:space="preserve">PEVuZE5vdGU+PENpdGU+PEF1dGhvcj5NYXJsb3c8L0F1dGhvcj48WWVhcj4yMDA3PC9ZZWFyPjxS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</w:fldData>
        </w:fldChar>
      </w:r>
      <w:r w:rsidR="007179AF">
        <w:rPr>
          <w:lang w:val="en-MY"/>
        </w:rPr>
        <w:instrText xml:space="preserve"> ADDIN EN.CITE.DATA </w:instrText>
      </w:r>
      <w:r w:rsidR="007179AF">
        <w:rPr>
          <w:lang w:val="en-MY"/>
        </w:rPr>
      </w:r>
      <w:r w:rsidR="007179AF">
        <w:rPr>
          <w:lang w:val="en-MY"/>
        </w:rPr>
        <w:fldChar w:fldCharType="end"/>
      </w:r>
      <w:r>
        <w:rPr>
          <w:lang w:val="en-MY"/>
        </w:rPr>
      </w:r>
      <w:r>
        <w:rPr>
          <w:lang w:val="en-MY"/>
        </w:rPr>
        <w:fldChar w:fldCharType="separate"/>
      </w:r>
      <w:r w:rsidR="00B348F7">
        <w:rPr>
          <w:noProof/>
          <w:lang w:val="en-MY"/>
        </w:rPr>
        <w:t>[8, 36]</w:t>
      </w:r>
      <w:r>
        <w:rPr>
          <w:lang w:val="en-MY"/>
        </w:rPr>
        <w:fldChar w:fldCharType="end"/>
      </w:r>
      <w:r>
        <w:rPr>
          <w:lang w:val="en-MY"/>
        </w:rPr>
        <w:t xml:space="preserve">, and USA </w:t>
      </w:r>
      <w:r>
        <w:rPr>
          <w:lang w:val="en-MY"/>
        </w:rPr>
        <w:fldChar w:fldCharType="begin">
          <w:fldData xml:space="preserve">PEVuZE5vdGU+PENpdGU+PEF1dGhvcj5NYXJsb3c8L0F1dGhvcj48WWVhcj4yMDA5PC9ZZWFyPjxS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</w:fldData>
        </w:fldChar>
      </w:r>
      <w:r w:rsidR="007179AF">
        <w:rPr>
          <w:lang w:val="en-MY"/>
        </w:rPr>
        <w:instrText xml:space="preserve"> ADDIN EN.CITE </w:instrText>
      </w:r>
      <w:r w:rsidR="007179AF">
        <w:rPr>
          <w:lang w:val="en-MY"/>
        </w:rPr>
        <w:fldChar w:fldCharType="begin">
          <w:fldData xml:space="preserve">PEVuZE5vdGU+PENpdGU+PEF1dGhvcj5NYXJsb3c8L0F1dGhvcj48WWVhcj4yMDA5PC9ZZWFyPjxS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</w:fldData>
        </w:fldChar>
      </w:r>
      <w:r w:rsidR="007179AF">
        <w:rPr>
          <w:lang w:val="en-MY"/>
        </w:rPr>
        <w:instrText xml:space="preserve"> ADDIN EN.CITE.DATA </w:instrText>
      </w:r>
      <w:r w:rsidR="007179AF">
        <w:rPr>
          <w:lang w:val="en-MY"/>
        </w:rPr>
      </w:r>
      <w:r w:rsidR="007179AF">
        <w:rPr>
          <w:lang w:val="en-MY"/>
        </w:rPr>
        <w:fldChar w:fldCharType="end"/>
      </w:r>
      <w:r>
        <w:rPr>
          <w:lang w:val="en-MY"/>
        </w:rPr>
      </w:r>
      <w:r>
        <w:rPr>
          <w:lang w:val="en-MY"/>
        </w:rPr>
        <w:fldChar w:fldCharType="separate"/>
      </w:r>
      <w:r w:rsidR="000E6DE1">
        <w:rPr>
          <w:noProof/>
          <w:lang w:val="en-MY"/>
        </w:rPr>
        <w:t>[26]</w:t>
      </w:r>
      <w:r>
        <w:rPr>
          <w:lang w:val="en-MY"/>
        </w:rPr>
        <w:fldChar w:fldCharType="end"/>
      </w:r>
      <w:r>
        <w:rPr>
          <w:lang w:val="en-MY"/>
        </w:rPr>
        <w:t xml:space="preserve">. Therefore, </w:t>
      </w:r>
      <w:r w:rsidR="000C10B4">
        <w:rPr>
          <w:lang w:val="en-MY"/>
        </w:rPr>
        <w:t xml:space="preserve">an urgent policy to increase the awareness of the significant role of </w:t>
      </w:r>
      <w:r w:rsidR="007F066E">
        <w:rPr>
          <w:lang w:val="en-MY"/>
        </w:rPr>
        <w:t>viral infections in</w:t>
      </w:r>
      <w:r w:rsidR="000C10B4">
        <w:rPr>
          <w:lang w:val="en-MY"/>
        </w:rPr>
        <w:t xml:space="preserve"> cancer has</w:t>
      </w:r>
      <w:r>
        <w:rPr>
          <w:lang w:val="en-MY"/>
        </w:rPr>
        <w:t xml:space="preserve"> been suggested </w:t>
      </w:r>
      <w:r>
        <w:rPr>
          <w:lang w:val="en-MY"/>
        </w:rPr>
        <w:fldChar w:fldCharType="begin">
          <w:fldData xml:space="preserve">PEVuZE5vdGU+PENpdGU+PEF1dGhvcj5NYXJsb3c8L0F1dGhvcj48WWVhcj4yMDA3PC9ZZWFyPjxS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</w:fldData>
        </w:fldChar>
      </w:r>
      <w:r w:rsidR="007179AF">
        <w:rPr>
          <w:lang w:val="en-MY"/>
        </w:rPr>
        <w:instrText xml:space="preserve"> ADDIN EN.CITE </w:instrText>
      </w:r>
      <w:r w:rsidR="007179AF">
        <w:rPr>
          <w:lang w:val="en-MY"/>
        </w:rPr>
        <w:fldChar w:fldCharType="begin">
          <w:fldData xml:space="preserve">PEVuZE5vdGU+PENpdGU+PEF1dGhvcj5NYXJsb3c8L0F1dGhvcj48WWVhcj4yMDA3PC9ZZWFyPjxS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</w:fldData>
        </w:fldChar>
      </w:r>
      <w:r w:rsidR="007179AF">
        <w:rPr>
          <w:lang w:val="en-MY"/>
        </w:rPr>
        <w:instrText xml:space="preserve"> ADDIN EN.CITE.DATA </w:instrText>
      </w:r>
      <w:r w:rsidR="007179AF">
        <w:rPr>
          <w:lang w:val="en-MY"/>
        </w:rPr>
      </w:r>
      <w:r w:rsidR="007179AF">
        <w:rPr>
          <w:lang w:val="en-MY"/>
        </w:rPr>
        <w:fldChar w:fldCharType="end"/>
      </w:r>
      <w:r>
        <w:rPr>
          <w:lang w:val="en-MY"/>
        </w:rPr>
      </w:r>
      <w:r>
        <w:rPr>
          <w:lang w:val="en-MY"/>
        </w:rPr>
        <w:fldChar w:fldCharType="separate"/>
      </w:r>
      <w:r w:rsidR="00B348F7">
        <w:rPr>
          <w:noProof/>
          <w:lang w:val="en-MY"/>
        </w:rPr>
        <w:t>[36]</w:t>
      </w:r>
      <w:r>
        <w:rPr>
          <w:lang w:val="en-MY"/>
        </w:rPr>
        <w:fldChar w:fldCharType="end"/>
      </w:r>
      <w:r>
        <w:rPr>
          <w:lang w:val="en-MY"/>
        </w:rPr>
        <w:t>.</w:t>
      </w:r>
    </w:p>
    <w:p w14:paraId="4A4F170B" w14:textId="7B8D3DAE" w:rsidR="00A539F3" w:rsidRDefault="00132470" w:rsidP="00B348F7">
      <w:r>
        <w:rPr>
          <w:lang w:val="en-MY"/>
        </w:rPr>
        <w:t xml:space="preserve"> </w:t>
      </w:r>
    </w:p>
    <w:p w14:paraId="4272442C" w14:textId="54F16CC9" w:rsidR="00EC4998" w:rsidRDefault="00EC4998" w:rsidP="007179AF">
      <w:r>
        <w:t xml:space="preserve">A study conducted in a Japanese representative population </w:t>
      </w:r>
      <w:r>
        <w:fldChar w:fldCharType="begin">
          <w:fldData xml:space="preserve">PEVuZE5vdGU+PENpdGU+PEF1dGhvcj5Jbm91ZTwvQXV0aG9yPjxZZWFyPjIwMDY8L1llYXI+PFJl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</w:fldData>
        </w:fldChar>
      </w:r>
      <w:r w:rsidR="007179AF">
        <w:instrText xml:space="preserve"> ADDIN EN.CITE </w:instrText>
      </w:r>
      <w:r w:rsidR="007179AF">
        <w:fldChar w:fldCharType="begin">
          <w:fldData xml:space="preserve">PEVuZE5vdGU+PENpdGU+PEF1dGhvcj5Jbm91ZTwvQXV0aG9yPjxZZWFyPjIwMDY8L1llYXI+PFJl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</w:fldData>
        </w:fldChar>
      </w:r>
      <w:r w:rsidR="007179AF">
        <w:instrText xml:space="preserve"> ADDIN EN.CITE.DATA </w:instrText>
      </w:r>
      <w:r w:rsidR="007179AF">
        <w:fldChar w:fldCharType="end"/>
      </w:r>
      <w:r>
        <w:fldChar w:fldCharType="separate"/>
      </w:r>
      <w:r w:rsidR="00B348F7">
        <w:rPr>
          <w:noProof/>
        </w:rPr>
        <w:t>[37]</w:t>
      </w:r>
      <w:r>
        <w:fldChar w:fldCharType="end"/>
      </w:r>
      <w:r>
        <w:t xml:space="preserve"> reported the viral infections (51%) and tobacco smoking (43%) to be the highest cancer risk factors endorsed by participants while in our study the highest endorsed risk factors were smoking at least one cigarette per day (73.5%) and exposure to another person’s cigarette smoke (71.1%). They also found awareness </w:t>
      </w:r>
      <w:r>
        <w:lastRenderedPageBreak/>
        <w:t xml:space="preserve">of alcohol drinking and </w:t>
      </w:r>
      <w:r w:rsidR="00103102">
        <w:t xml:space="preserve">red/processed </w:t>
      </w:r>
      <w:r>
        <w:t>meat consumption to be 22 and 21 percent respectively while our participants recognized the same risk factors 50.4 and 38.3 percent respectively.</w:t>
      </w:r>
    </w:p>
    <w:p w14:paraId="5733E94C" w14:textId="77777777" w:rsidR="00A539F3" w:rsidRDefault="00A539F3" w:rsidP="00A539F3"/>
    <w:p w14:paraId="56AC185F" w14:textId="713D5D32" w:rsidR="00806FDC" w:rsidRDefault="00103102" w:rsidP="007179AF">
      <w:r>
        <w:t>One of the best</w:t>
      </w:r>
      <w:r w:rsidR="00ED10F0">
        <w:t xml:space="preserve"> known risk factor</w:t>
      </w:r>
      <w:r>
        <w:t>s of cancer</w:t>
      </w:r>
      <w:r w:rsidR="00ED10F0">
        <w:t xml:space="preserve"> among our respondents was history of cancer which was </w:t>
      </w:r>
      <w:r w:rsidR="001215DE">
        <w:t xml:space="preserve">in line with findings from western societies </w:t>
      </w:r>
      <w:r w:rsidR="001215DE">
        <w:fldChar w:fldCharType="begin"/>
      </w:r>
      <w:r w:rsidR="001215DE">
        <w:instrText xml:space="preserve"> ADDIN EN.CITE &lt;EndNote&gt;&lt;Cite&gt;&lt;Author&gt;Breslow&lt;/Author&gt;&lt;Year&gt;1997&lt;/Year&gt;&lt;RecNum&gt;20728&lt;/RecNum&gt;&lt;DisplayText&gt;[14]&lt;/DisplayText&gt;&lt;record&gt;&lt;rec-number&gt;20728&lt;/rec-number&gt;&lt;foreign-keys&gt;&lt;key app="EN" db-id="pedsfxdvf5es9gee09r5955pd2at00r9a90x" timestamp="1425286734"&gt;20728&lt;/key&gt;&lt;/foreign-keys&gt;&lt;ref-type name="Journal Article"&gt;17&lt;/ref-type&gt;&lt;contributors&gt;&lt;authors&gt;&lt;author&gt;Breslow, R. A.&lt;/author&gt;&lt;author&gt;Sorkin, J. D.&lt;/author&gt;&lt;author&gt;Frey, C. M.&lt;/author&gt;&lt;author&gt;Kessler, L. G.&lt;/author&gt;&lt;/authors&gt;&lt;/contributors&gt;&lt;auth-address&gt;Applied Research Branch, National Cancer Institute, Bethesda, Maryland 20892, USA. BreslowR@dcpcepn.nci.nih.gov&lt;/auth-address&gt;&lt;titles&gt;&lt;title&gt;Americans&amp;apos; knowledge of cancer risk and survival&lt;/title&gt;&lt;secondary-title&gt;Prev Med&lt;/secondary-title&gt;&lt;alt-title&gt;Preventive medicine&lt;/alt-title&gt;&lt;/titles&gt;&lt;periodical&gt;&lt;full-title&gt;Prev Med&lt;/full-title&gt;&lt;abbr-1&gt;Preventive medicine&lt;/abbr-1&gt;&lt;/periodical&gt;&lt;alt-periodical&gt;&lt;full-title&gt;Prev Med&lt;/full-title&gt;&lt;abbr-1&gt;Preventive medicine&lt;/abbr-1&gt;&lt;/alt-periodical&gt;&lt;pages&gt;170-7&lt;/pages&gt;&lt;volume&gt;26&lt;/volume&gt;&lt;number&gt;2&lt;/number&gt;&lt;keywords&gt;&lt;keyword&gt;Adult&lt;/keyword&gt;&lt;keyword&gt;Age Factors&lt;/keyword&gt;&lt;keyword&gt;Aged&lt;/keyword&gt;&lt;keyword&gt;*Attitude to Health/ethnology&lt;/keyword&gt;&lt;keyword&gt;Cross-Sectional Studies&lt;/keyword&gt;&lt;keyword&gt;Female&lt;/keyword&gt;&lt;keyword&gt;Health Behavior&lt;/keyword&gt;&lt;keyword&gt;Health Surveys&lt;/keyword&gt;&lt;keyword&gt;Humans&lt;/keyword&gt;&lt;keyword&gt;Male&lt;/keyword&gt;&lt;keyword&gt;Middle Aged&lt;/keyword&gt;&lt;keyword&gt;Neoplasms/mortality/*psychology&lt;/keyword&gt;&lt;keyword&gt;Risk Factors&lt;/keyword&gt;&lt;keyword&gt;Sampling Studies&lt;/keyword&gt;&lt;keyword&gt;Socioeconomic Factors&lt;/keyword&gt;&lt;keyword&gt;Survival Rate&lt;/keyword&gt;&lt;keyword&gt;United States/epidemiology&lt;/keyword&gt;&lt;/keywords&gt;&lt;dates&gt;&lt;year&gt;1997&lt;/year&gt;&lt;pub-dates&gt;&lt;date&gt;Mar-Apr&lt;/date&gt;&lt;/pub-dates&gt;&lt;/dates&gt;&lt;isbn&gt;0091-7435 (Print)&amp;#xD;0091-7435 (Linking)&lt;/isbn&gt;&lt;accession-num&gt;9085385&lt;/accession-num&gt;&lt;urls&gt;&lt;related-urls&gt;&lt;url&gt;http://www.ncbi.nlm.nih.gov/pubmed/9085385&lt;/url&gt;&lt;/related-urls&gt;&lt;/urls&gt;&lt;electronic-resource-num&gt;10.1006/pmed.1996.0136&lt;/electronic-resource-num&gt;&lt;/record&gt;&lt;/Cite&gt;&lt;/EndNote&gt;</w:instrText>
      </w:r>
      <w:r w:rsidR="001215DE">
        <w:fldChar w:fldCharType="separate"/>
      </w:r>
      <w:r w:rsidR="001215DE">
        <w:rPr>
          <w:noProof/>
        </w:rPr>
        <w:t>[14]</w:t>
      </w:r>
      <w:r w:rsidR="001215DE">
        <w:fldChar w:fldCharType="end"/>
      </w:r>
      <w:r w:rsidR="001215DE">
        <w:t>, but</w:t>
      </w:r>
      <w:r w:rsidR="00F90085">
        <w:t xml:space="preserve"> it</w:t>
      </w:r>
      <w:r w:rsidR="001215DE">
        <w:t xml:space="preserve"> contradicted with findings from</w:t>
      </w:r>
      <w:r w:rsidR="00F90085">
        <w:t xml:space="preserve"> an</w:t>
      </w:r>
      <w:r w:rsidR="001215DE">
        <w:t xml:space="preserve"> Oman</w:t>
      </w:r>
      <w:r w:rsidR="00F90085">
        <w:t>i population</w:t>
      </w:r>
      <w:r w:rsidR="001215DE">
        <w:t xml:space="preserve"> which had a very low awareness about th</w:t>
      </w:r>
      <w:r w:rsidR="00F90085">
        <w:t>e potential significance of this risk factor in developing cancers</w:t>
      </w:r>
      <w:r w:rsidR="00ED10F0">
        <w:t xml:space="preserve"> </w:t>
      </w:r>
      <w:r w:rsidR="00ED10F0">
        <w:fldChar w:fldCharType="begin"/>
      </w:r>
      <w:r w:rsidR="000E6DE1">
        <w:instrText xml:space="preserve"> ADDIN EN.CITE &lt;EndNote&gt;&lt;Cite&gt;&lt;Author&gt;Al-Azri&lt;/Author&gt;&lt;Year&gt;2014&lt;/Year&gt;&lt;RecNum&gt;18314&lt;/RecNum&gt;&lt;DisplayText&gt;[21]&lt;/DisplayText&gt;&lt;record&gt;&lt;rec-number&gt;18314&lt;/rec-number&gt;&lt;foreign-keys&gt;&lt;key app="EN" db-id="pedsfxdvf5es9gee09r5955pd2at00r9a90x" timestamp="1417482467"&gt;18314&lt;/key&gt;&lt;/foreign-keys&gt;&lt;ref-type name="Journal Article"&gt;17&lt;/ref-type&gt;&lt;contributors&gt;&lt;authors&gt;&lt;author&gt;Al-Azri, M.&lt;/author&gt;&lt;author&gt;Al-Rasbi, K.&lt;/author&gt;&lt;author&gt;Al-Hinai, M.&lt;/author&gt;&lt;author&gt;Davidson, R.&lt;/author&gt;&lt;author&gt;Al-Maniri, A.&lt;/author&gt;&lt;/authors&gt;&lt;/contributors&gt;&lt;auth-address&gt;Department of Family Medicine and Public Health, College of Medicine and Health Sciences, Sultan Qaboos University, Oman E-mail : mhalazri@squ.edu.om.&lt;/auth-address&gt;&lt;titles&gt;&lt;title&gt;Awareness of risk factors for cancer among Omani adults--a community based study&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5401-6&lt;/pages&gt;&lt;volume&gt;15&lt;/volume&gt;&lt;number&gt;13&lt;/number&gt;&lt;edition&gt;2014/07/22&lt;/edition&gt;&lt;dates&gt;&lt;year&gt;2014&lt;/year&gt;&lt;/dates&gt;&lt;isbn&gt;1513-7368 (Print)&amp;#xD;1513-7368 (Linking)&lt;/isbn&gt;&lt;accession-num&gt;25041009&lt;/accession-num&gt;&lt;urls&gt;&lt;related-urls&gt;&lt;url&gt;http://www.ncbi.nlm.nih.gov/pubmed/25041009&lt;/url&gt;&lt;/related-urls&gt;&lt;/urls&gt;&lt;remote-database-provider&gt;NLM&lt;/remote-database-provider&gt;&lt;language&gt;eng&lt;/language&gt;&lt;/record&gt;&lt;/Cite&gt;&lt;/EndNote&gt;</w:instrText>
      </w:r>
      <w:r w:rsidR="00ED10F0">
        <w:fldChar w:fldCharType="separate"/>
      </w:r>
      <w:r w:rsidR="000E6DE1">
        <w:rPr>
          <w:noProof/>
        </w:rPr>
        <w:t>[21]</w:t>
      </w:r>
      <w:r w:rsidR="00ED10F0">
        <w:fldChar w:fldCharType="end"/>
      </w:r>
      <w:r w:rsidR="00ED10F0">
        <w:t>. However, t</w:t>
      </w:r>
      <w:r w:rsidR="00806FDC">
        <w:t xml:space="preserve">he only history of cancer </w:t>
      </w:r>
      <w:r w:rsidR="001215DE">
        <w:t xml:space="preserve">that </w:t>
      </w:r>
      <w:r w:rsidR="00806FDC">
        <w:t>influenced the overall awareness of risk factors was the history of cancer in friends</w:t>
      </w:r>
      <w:r w:rsidR="00F90085">
        <w:t xml:space="preserve"> that</w:t>
      </w:r>
      <w:r w:rsidR="00806FDC">
        <w:t xml:space="preserve"> significantly associated with the awareness of cancer risk factors. </w:t>
      </w:r>
      <w:r w:rsidR="00F90085">
        <w:t>However,</w:t>
      </w:r>
      <w:r w:rsidR="00806FDC">
        <w:t xml:space="preserve"> a previous study conducted in UK found a weak associate with family history of cancer</w:t>
      </w:r>
      <w:r w:rsidR="00F90085">
        <w:t xml:space="preserve"> and awareness of cancer risk factors</w:t>
      </w:r>
      <w:r w:rsidR="00806FDC">
        <w:t xml:space="preserve"> </w:t>
      </w:r>
      <w:r w:rsidR="00806FDC">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 </w:instrText>
      </w:r>
      <w:r w:rsidR="007179AF">
        <w:fldChar w:fldCharType="begin">
          <w:fldData xml:space="preserve">PEVuZE5vdGU+PENpdGU+PEF1dGhvcj5TYW5kZXJzb248L0F1dGhvcj48WWVhcj4yMDA5PC9ZZWFy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</w:fldData>
        </w:fldChar>
      </w:r>
      <w:r w:rsidR="007179AF">
        <w:instrText xml:space="preserve"> ADDIN EN.CITE.DATA </w:instrText>
      </w:r>
      <w:r w:rsidR="007179AF">
        <w:fldChar w:fldCharType="end"/>
      </w:r>
      <w:r w:rsidR="00806FDC">
        <w:fldChar w:fldCharType="separate"/>
      </w:r>
      <w:r w:rsidR="00D91B67">
        <w:rPr>
          <w:noProof/>
        </w:rPr>
        <w:t>[18]</w:t>
      </w:r>
      <w:r w:rsidR="00806FDC">
        <w:fldChar w:fldCharType="end"/>
      </w:r>
      <w:r w:rsidR="00806FDC">
        <w:t>.</w:t>
      </w:r>
      <w:r w:rsidR="000C3E9D">
        <w:t xml:space="preserve"> The family history of cancer increases the risk to certain types of cancer </w:t>
      </w:r>
      <w:r w:rsidR="000C3E9D">
        <w:fldChar w:fldCharType="begin"/>
      </w:r>
      <w:r w:rsidR="00B348F7">
        <w:instrText xml:space="preserve"> ADDIN EN.CITE &lt;EndNote&gt;&lt;Cite&gt;&lt;Author&gt;Murff&lt;/Author&gt;&lt;Year&gt;2004&lt;/Year&gt;&lt;RecNum&gt;20735&lt;/RecNum&gt;&lt;DisplayText&gt;[38]&lt;/DisplayText&gt;&lt;record&gt;&lt;rec-number&gt;20735&lt;/rec-number&gt;&lt;foreign-keys&gt;&lt;key app="EN" db-id="pedsfxdvf5es9gee09r5955pd2at00r9a90x" timestamp="1425869263"&gt;20735&lt;/key&gt;&lt;/foreign-keys&gt;&lt;ref-type name="Journal Article"&gt;17&lt;/ref-type&gt;&lt;contributors&gt;&lt;authors&gt;&lt;author&gt;Murff, Harvey J&lt;/author&gt;&lt;author&gt;Spigel, David R&lt;/author&gt;&lt;author&gt;Syngal, Sapna&lt;/author&gt;&lt;/authors&gt;&lt;/contributors&gt;&lt;titles&gt;&lt;title&gt;Does this patient have a family history of cancer?: An evidence-based analysis of the accuracy of family cancer history&lt;/title&gt;&lt;secondary-title&gt;Jama&lt;/secondary-title&gt;&lt;/titles&gt;&lt;periodical&gt;&lt;full-title&gt;JAMA&lt;/full-title&gt;&lt;abbr-1&gt;JAMA : the journal of the American Medical Association&lt;/abbr-1&gt;&lt;/periodical&gt;&lt;pages&gt;1480-1489&lt;/pages&gt;&lt;volume&gt;292&lt;/volume&gt;&lt;number&gt;12&lt;/number&gt;&lt;dates&gt;&lt;year&gt;2004&lt;/year&gt;&lt;/dates&gt;&lt;isbn&gt;0098-7484&lt;/isbn&gt;&lt;urls&gt;&lt;/urls&gt;&lt;/record&gt;&lt;/Cite&gt;&lt;/EndNote&gt;</w:instrText>
      </w:r>
      <w:r w:rsidR="000C3E9D">
        <w:fldChar w:fldCharType="separate"/>
      </w:r>
      <w:r w:rsidR="00B348F7">
        <w:rPr>
          <w:noProof/>
        </w:rPr>
        <w:t>[38]</w:t>
      </w:r>
      <w:r w:rsidR="000C3E9D">
        <w:fldChar w:fldCharType="end"/>
      </w:r>
      <w:r w:rsidR="00F90085">
        <w:t>. For instance,</w:t>
      </w:r>
      <w:r w:rsidR="000C3E9D">
        <w:t xml:space="preserve"> </w:t>
      </w:r>
      <w:r>
        <w:t>t</w:t>
      </w:r>
      <w:r w:rsidR="00764DF6">
        <w:t xml:space="preserve">he presence of breast cancer among </w:t>
      </w:r>
      <w:proofErr w:type="gramStart"/>
      <w:r w:rsidR="00764DF6">
        <w:t>first degree</w:t>
      </w:r>
      <w:proofErr w:type="gramEnd"/>
      <w:r w:rsidR="00764DF6">
        <w:t xml:space="preserve"> relatives increase the risk of cancer by 5.7 times</w:t>
      </w:r>
      <w:r w:rsidR="00F90085">
        <w:t xml:space="preserve"> </w:t>
      </w:r>
      <w:r w:rsidR="00F90085">
        <w:fldChar w:fldCharType="begin">
          <w:fldData xml:space="preserve">PEVuZE5vdGU+PENpdGU+PEF1dGhvcj5Hb2tkZW1pci1ZYXphcjwvQXV0aG9yPjxZZWFyPjIwMTQ8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</w:fldData>
        </w:fldChar>
      </w:r>
      <w:r w:rsidR="007179AF">
        <w:instrText xml:space="preserve"> ADDIN EN.CITE </w:instrText>
      </w:r>
      <w:r w:rsidR="007179AF">
        <w:fldChar w:fldCharType="begin">
          <w:fldData xml:space="preserve">PEVuZE5vdGU+PENpdGU+PEF1dGhvcj5Hb2tkZW1pci1ZYXphcjwvQXV0aG9yPjxZZWFyPjIwMTQ8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</w:fldData>
        </w:fldChar>
      </w:r>
      <w:r w:rsidR="007179AF">
        <w:instrText xml:space="preserve"> ADDIN EN.CITE.DATA </w:instrText>
      </w:r>
      <w:r w:rsidR="007179AF">
        <w:fldChar w:fldCharType="end"/>
      </w:r>
      <w:r w:rsidR="00F90085">
        <w:fldChar w:fldCharType="separate"/>
      </w:r>
      <w:r w:rsidR="00F90085">
        <w:rPr>
          <w:noProof/>
        </w:rPr>
        <w:t>[39]</w:t>
      </w:r>
      <w:r w:rsidR="00F90085">
        <w:fldChar w:fldCharType="end"/>
      </w:r>
      <w:r w:rsidR="00F90085">
        <w:t>.</w:t>
      </w:r>
      <w:r w:rsidR="00764DF6">
        <w:t xml:space="preserve"> </w:t>
      </w:r>
      <w:r w:rsidR="00F90085">
        <w:t xml:space="preserve">Therefore, </w:t>
      </w:r>
      <w:r w:rsidR="00764DF6">
        <w:t>adults who ha</w:t>
      </w:r>
      <w:r w:rsidR="00F90085">
        <w:t>ve</w:t>
      </w:r>
      <w:r w:rsidR="00764DF6">
        <w:t xml:space="preserve"> relatives with any type of cancer</w:t>
      </w:r>
      <w:r w:rsidR="00F90085">
        <w:t xml:space="preserve"> </w:t>
      </w:r>
      <w:proofErr w:type="gramStart"/>
      <w:r w:rsidR="00F90085">
        <w:t>are advised</w:t>
      </w:r>
      <w:proofErr w:type="gramEnd"/>
      <w:r w:rsidR="00764DF6">
        <w:t xml:space="preserve"> to adopt a healthy lifestyle to decrease the incident of cancer </w:t>
      </w:r>
      <w:r w:rsidR="00764DF6">
        <w:fldChar w:fldCharType="begin">
          <w:fldData xml:space="preserve">PEVuZE5vdGU+PENpdGU+PEF1dGhvcj5Mb3RyZWFuPC9BdXRob3I+PFllYXI+MjAxMzwvWWVhcj48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U0MDEtNjwvcGFnZXM+PHZvbHVtZT4xNTwvdm9sdW1lPjxudW1iZXI+MTM8L251bWJlcj48ZWRp
dGlvbj4yMDE0LzA3LzIyPC9lZGl0aW9uPjxkYXRlcz48eWVhcj4yMDE0PC95ZWFyPjwvZGF0ZXM+
PGlzYm4+MTUxMy03MzY4IChQcmludCkmI3hEOzE1MTMtNzM2OCAoTGlua2luZyk8L2lzYm4+PGFj
Y2Vzc2lvbi1udW0+MjUwNDEwMDk8L2FjY2Vzc2lvbi1udW0+PHVybHM+PHJlbGF0ZWQtdXJscz48
dXJsPmh0dHA6Ly93d3cubmNiaS5ubG0ubmloLmdvdi9wdWJtZWQvMjUwNDEwMDk8L3VybD48L3Jl
bGF0ZWQtdXJscz48L3VybHM+PHJlbW90ZS1kYXRhYmFzZS1wcm92aWRlcj5OTE08L3JlbW90ZS1k
YXRhYmFzZS1wcm92aWRlcj48bGFuZ3VhZ2U+ZW5nPC9sYW5ndWFnZT48L3JlY29yZD48L0NpdGU+
PC9FbmROb3RlPgB=
</w:fldData>
        </w:fldChar>
      </w:r>
      <w:r w:rsidR="007179AF">
        <w:instrText xml:space="preserve"> ADDIN EN.CITE </w:instrText>
      </w:r>
      <w:r w:rsidR="007179AF">
        <w:fldChar w:fldCharType="begin">
          <w:fldData xml:space="preserve">PEVuZE5vdGU+PENpdGU+PEF1dGhvcj5Mb3RyZWFuPC9BdXRob3I+PFllYXI+MjAxMzwvWWVhcj48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U0MDEtNjwvcGFnZXM+PHZvbHVtZT4xNTwvdm9sdW1lPjxudW1iZXI+MTM8L251bWJlcj48ZWRp
dGlvbj4yMDE0LzA3LzIyPC9lZGl0aW9uPjxkYXRlcz48eWVhcj4yMDE0PC95ZWFyPjwvZGF0ZXM+
PGlzYm4+MTUxMy03MzY4IChQcmludCkmI3hEOzE1MTMtNzM2OCAoTGlua2luZyk8L2lzYm4+PGFj
Y2Vzc2lvbi1udW0+MjUwNDEwMDk8L2FjY2Vzc2lvbi1udW0+PHVybHM+PHJlbGF0ZWQtdXJscz48
dXJsPmh0dHA6Ly93d3cubmNiaS5ubG0ubmloLmdvdi9wdWJtZWQvMjUwNDEwMDk8L3VybD48L3Jl
bGF0ZWQtdXJscz48L3VybHM+PHJlbW90ZS1kYXRhYmFzZS1wcm92aWRlcj5OTE08L3JlbW90ZS1k
YXRhYmFzZS1wcm92aWRlcj48bGFuZ3VhZ2U+ZW5nPC9sYW5ndWFnZT48L3JlY29yZD48L0NpdGU+
PC9FbmROb3RlPgB=
</w:fldData>
        </w:fldChar>
      </w:r>
      <w:r w:rsidR="007179AF">
        <w:instrText xml:space="preserve"> ADDIN EN.CITE.DATA </w:instrText>
      </w:r>
      <w:r w:rsidR="007179AF">
        <w:fldChar w:fldCharType="end"/>
      </w:r>
      <w:r w:rsidR="00764DF6">
        <w:fldChar w:fldCharType="separate"/>
      </w:r>
      <w:r w:rsidR="00F90085">
        <w:rPr>
          <w:noProof/>
        </w:rPr>
        <w:t>[21, 40]</w:t>
      </w:r>
      <w:r w:rsidR="00764DF6">
        <w:fldChar w:fldCharType="end"/>
      </w:r>
      <w:r w:rsidR="00764DF6">
        <w:t>.</w:t>
      </w:r>
      <w:r w:rsidR="00F90085">
        <w:t xml:space="preserve"> </w:t>
      </w:r>
    </w:p>
    <w:p w14:paraId="57ED55B8" w14:textId="77777777" w:rsidR="003D2FCF" w:rsidRDefault="003D2FCF" w:rsidP="00103102"/>
    <w:p w14:paraId="4A136350" w14:textId="4A59C90D" w:rsidR="007E194C" w:rsidRDefault="007E194C" w:rsidP="00586157">
      <w:r>
        <w:t>Limitations</w:t>
      </w:r>
      <w:r w:rsidR="00FC0482">
        <w:t xml:space="preserve"> of this study included the fact that this study is not representative of the whole population of Malaysia as it focused on</w:t>
      </w:r>
      <w:r w:rsidR="00A65B47">
        <w:t xml:space="preserve"> Malaysian urban residents</w:t>
      </w:r>
      <w:r w:rsidR="00FC0482">
        <w:t xml:space="preserve">. Further studies </w:t>
      </w:r>
      <w:proofErr w:type="gramStart"/>
      <w:r w:rsidR="00FC0482">
        <w:t>are needed</w:t>
      </w:r>
      <w:proofErr w:type="gramEnd"/>
      <w:r w:rsidR="00FC0482">
        <w:t xml:space="preserve"> to address the awareness of total Malaysian population.</w:t>
      </w:r>
      <w:r w:rsidR="00F86A77">
        <w:t xml:space="preserve"> Since this study followed a cross-sectional design, it does not provide a comprehensive picture of what causes the awareness in the longer terms. Therefore, a longitudinal study is highly suggested to view this issue as a panel of long-run information.</w:t>
      </w:r>
      <w:r w:rsidR="00FC0482">
        <w:t xml:space="preserve"> </w:t>
      </w:r>
      <w:r>
        <w:t xml:space="preserve">Strengths </w:t>
      </w:r>
      <w:r w:rsidR="00FC0482">
        <w:t xml:space="preserve">of this research included the measurement of people’s awareness about the campaigns </w:t>
      </w:r>
      <w:proofErr w:type="gramStart"/>
      <w:r w:rsidR="00FC0482">
        <w:t>being conducted</w:t>
      </w:r>
      <w:proofErr w:type="gramEnd"/>
      <w:r w:rsidR="00FC0482">
        <w:t xml:space="preserve"> by the Ministry of Health Malaysia about various cancers. This study is </w:t>
      </w:r>
      <w:r w:rsidR="00C40FB2">
        <w:t xml:space="preserve">the first study in Malaysia assessing the level of awareness of </w:t>
      </w:r>
      <w:r w:rsidR="00586157">
        <w:t xml:space="preserve">urban population of </w:t>
      </w:r>
      <w:r w:rsidR="00586157">
        <w:lastRenderedPageBreak/>
        <w:t>Malaysia</w:t>
      </w:r>
      <w:r w:rsidR="00FC0482">
        <w:t>.</w:t>
      </w:r>
      <w:r w:rsidR="00586157">
        <w:t xml:space="preserve"> In addition, it may act as a baseline for future studies evaluating the success of campaigns targeting the cancer awareness enhancements among Malaysians.</w:t>
      </w:r>
    </w:p>
    <w:p w14:paraId="64D5D4B8" w14:textId="77777777" w:rsidR="00C55F3A" w:rsidRDefault="00B83E97" w:rsidP="00312991">
      <w:pPr>
        <w:rPr>
          <w:b/>
        </w:rPr>
      </w:pPr>
      <w:r>
        <w:t xml:space="preserve"> </w:t>
      </w:r>
      <w:r w:rsidR="00C55F3A">
        <w:br w:type="page"/>
      </w:r>
    </w:p>
    <w:p w14:paraId="7A4E7CD1" w14:textId="77777777" w:rsidR="00C55F3A" w:rsidRDefault="00C55F3A" w:rsidP="00D25EC1">
      <w:pPr>
        <w:pStyle w:val="Heading1"/>
      </w:pPr>
      <w:r>
        <w:lastRenderedPageBreak/>
        <w:t>CONCLUSION</w:t>
      </w:r>
    </w:p>
    <w:p w14:paraId="3017664C" w14:textId="745A1607" w:rsidR="004F64A2" w:rsidRPr="00C55F3A" w:rsidRDefault="0022733E" w:rsidP="0026107E">
      <w:r>
        <w:t xml:space="preserve">Awareness of risk factors for cancer was high for some behavioral risk factors but very low for the rest. By increasing the awareness of cancer warning </w:t>
      </w:r>
      <w:r w:rsidR="0026107E">
        <w:t>signs,</w:t>
      </w:r>
      <w:r>
        <w:t xml:space="preserve"> </w:t>
      </w:r>
      <w:r w:rsidR="0026107E">
        <w:t xml:space="preserve">the </w:t>
      </w:r>
      <w:r>
        <w:t>early diagnosis of cancer in initial stages</w:t>
      </w:r>
      <w:r w:rsidR="0026107E">
        <w:t xml:space="preserve"> </w:t>
      </w:r>
      <w:proofErr w:type="gramStart"/>
      <w:r w:rsidR="0026107E">
        <w:t>would be assured</w:t>
      </w:r>
      <w:proofErr w:type="gramEnd"/>
      <w:r>
        <w:t>. In addition, enhancing the awareness of risk factors</w:t>
      </w:r>
      <w:r w:rsidR="0026107E">
        <w:t xml:space="preserve"> and subsequently adopting a healthy lifestyle</w:t>
      </w:r>
      <w:r>
        <w:t xml:space="preserve"> </w:t>
      </w:r>
      <w:r w:rsidR="0026107E">
        <w:t xml:space="preserve">would effectively reduce </w:t>
      </w:r>
      <w:r>
        <w:t xml:space="preserve">the incidents of cancer </w:t>
      </w:r>
      <w:r w:rsidR="0026107E">
        <w:t>in the country.</w:t>
      </w:r>
      <w:r w:rsidR="004F64A2">
        <w:br w:type="page"/>
      </w:r>
    </w:p>
    <w:p w14:paraId="0CBC3B91" w14:textId="77777777" w:rsidR="00DC1DA7" w:rsidRDefault="00DC1DA7" w:rsidP="00D25EC1">
      <w:pPr>
        <w:pStyle w:val="Heading1"/>
        <w:sectPr w:rsidR="00DC1DA7">
          <w:pgSz w:w="12240" w:h="15840"/>
          <w:pgMar w:top="1440" w:right="1440" w:bottom="1440" w:left="1440" w:header="720" w:footer="720" w:gutter="0"/>
          <w:cols w:space="720"/>
          <w:docGrid w:linePitch="360"/>
        </w:sectPr>
      </w:pPr>
    </w:p>
    <w:p w14:paraId="2C45E7DE" w14:textId="77777777" w:rsidR="00FE7DD2" w:rsidRDefault="007E7973" w:rsidP="00D25EC1">
      <w:pPr>
        <w:pStyle w:val="Heading1"/>
      </w:pPr>
      <w:r>
        <w:lastRenderedPageBreak/>
        <w:t>REFERENCES</w:t>
      </w:r>
    </w:p>
    <w:p w14:paraId="3143D934" w14:textId="77777777" w:rsidR="007179AF" w:rsidRPr="007179AF" w:rsidRDefault="00FE7DD2" w:rsidP="007179AF">
      <w:pPr>
        <w:pStyle w:val="EndNoteBibliography"/>
        <w:spacing w:after="0"/>
        <w:ind w:left="720" w:hanging="720"/>
      </w:pPr>
      <w:r>
        <w:fldChar w:fldCharType="begin"/>
      </w:r>
      <w:r>
        <w:instrText xml:space="preserve"> ADDIN EN.REFLIST </w:instrText>
      </w:r>
      <w:r>
        <w:fldChar w:fldCharType="separate"/>
      </w:r>
      <w:r w:rsidR="007179AF" w:rsidRPr="007179AF">
        <w:t>1.</w:t>
      </w:r>
      <w:r w:rsidR="007179AF" w:rsidRPr="007179AF">
        <w:tab/>
        <w:t xml:space="preserve">Ferlay J, Soerjomataram I, Dikshit R, Eser S, Mathers C, Rebelo M, Parkin DM, Forman D, Bray F: </w:t>
      </w:r>
      <w:r w:rsidR="007179AF" w:rsidRPr="007179AF">
        <w:rPr>
          <w:b/>
        </w:rPr>
        <w:t>Cancer incidence and mortality worldwide: sources, methods and major patterns in GLOBOCAN 2012</w:t>
      </w:r>
      <w:r w:rsidR="007179AF" w:rsidRPr="007179AF">
        <w:t xml:space="preserve">. </w:t>
      </w:r>
      <w:r w:rsidR="007179AF" w:rsidRPr="007179AF">
        <w:rPr>
          <w:i/>
        </w:rPr>
        <w:t xml:space="preserve">International journal of cancer Journal international du cancer </w:t>
      </w:r>
      <w:r w:rsidR="007179AF" w:rsidRPr="007179AF">
        <w:t xml:space="preserve">2015, </w:t>
      </w:r>
      <w:r w:rsidR="007179AF" w:rsidRPr="007179AF">
        <w:rPr>
          <w:b/>
        </w:rPr>
        <w:t>136</w:t>
      </w:r>
      <w:r w:rsidR="007179AF" w:rsidRPr="007179AF">
        <w:t>(5):E359-386.</w:t>
      </w:r>
    </w:p>
    <w:p w14:paraId="2F3E43D0" w14:textId="056FD682" w:rsidR="007179AF" w:rsidRPr="007179AF" w:rsidRDefault="007179AF" w:rsidP="007179AF">
      <w:pPr>
        <w:pStyle w:val="EndNoteBibliography"/>
        <w:spacing w:after="0"/>
        <w:ind w:left="720" w:hanging="720"/>
      </w:pPr>
      <w:r w:rsidRPr="007179AF">
        <w:t>2.</w:t>
      </w:r>
      <w:r w:rsidRPr="007179AF">
        <w:tab/>
      </w:r>
      <w:r w:rsidRPr="007179AF">
        <w:rPr>
          <w:b/>
        </w:rPr>
        <w:t xml:space="preserve">Cancer fact sheet </w:t>
      </w:r>
      <w:r w:rsidRPr="007179AF">
        <w:t>[</w:t>
      </w:r>
      <w:hyperlink r:id="rId9" w:history="1">
        <w:r w:rsidRPr="007179AF">
          <w:rPr>
            <w:rStyle w:val="Hyperlink"/>
          </w:rPr>
          <w:t>http://www.who.int/mediacentre/factsheets/fs297/en/</w:t>
        </w:r>
      </w:hyperlink>
      <w:r w:rsidRPr="007179AF">
        <w:t>]</w:t>
      </w:r>
    </w:p>
    <w:p w14:paraId="0D60020B" w14:textId="77777777" w:rsidR="007179AF" w:rsidRPr="007179AF" w:rsidRDefault="007179AF" w:rsidP="007179AF">
      <w:pPr>
        <w:pStyle w:val="EndNoteBibliography"/>
        <w:spacing w:after="0"/>
        <w:ind w:left="720" w:hanging="720"/>
      </w:pPr>
      <w:r w:rsidRPr="007179AF">
        <w:t>3.</w:t>
      </w:r>
      <w:r w:rsidRPr="007179AF">
        <w:tab/>
        <w:t xml:space="preserve">Bernard WS, Christopher PW: </w:t>
      </w:r>
      <w:r w:rsidRPr="007179AF">
        <w:rPr>
          <w:b/>
        </w:rPr>
        <w:t>World Cancer Report 2014. International Agency for Research on Cancer</w:t>
      </w:r>
      <w:r w:rsidRPr="007179AF">
        <w:t xml:space="preserve">. In: </w:t>
      </w:r>
      <w:r w:rsidRPr="007179AF">
        <w:rPr>
          <w:i/>
        </w:rPr>
        <w:t>World Health Organization, Lyon, France.</w:t>
      </w:r>
      <w:r w:rsidRPr="007179AF">
        <w:t xml:space="preserve"> 2014.</w:t>
      </w:r>
    </w:p>
    <w:p w14:paraId="72A5D7C4" w14:textId="6513D399" w:rsidR="007179AF" w:rsidRPr="007179AF" w:rsidRDefault="007179AF" w:rsidP="007179AF">
      <w:pPr>
        <w:pStyle w:val="EndNoteBibliography"/>
        <w:spacing w:after="0"/>
        <w:ind w:left="720" w:hanging="720"/>
      </w:pPr>
      <w:r w:rsidRPr="007179AF">
        <w:t>4.</w:t>
      </w:r>
      <w:r w:rsidRPr="007179AF">
        <w:tab/>
      </w:r>
      <w:r w:rsidRPr="007179AF">
        <w:rPr>
          <w:b/>
        </w:rPr>
        <w:t xml:space="preserve">GLOBOCAN 2012: Estimated cancer incidence, mortality and prevalence worldwide in 2012 </w:t>
      </w:r>
      <w:r w:rsidRPr="007179AF">
        <w:t>[</w:t>
      </w:r>
      <w:hyperlink r:id="rId10" w:history="1">
        <w:r w:rsidRPr="007179AF">
          <w:rPr>
            <w:rStyle w:val="Hyperlink"/>
          </w:rPr>
          <w:t>http://globocan.iarc.fr/Pages/fact_sheets_population.aspx</w:t>
        </w:r>
      </w:hyperlink>
      <w:r w:rsidRPr="007179AF">
        <w:t>]</w:t>
      </w:r>
    </w:p>
    <w:p w14:paraId="22315389" w14:textId="77777777" w:rsidR="007179AF" w:rsidRPr="007179AF" w:rsidRDefault="007179AF" w:rsidP="007179AF">
      <w:pPr>
        <w:pStyle w:val="EndNoteBibliography"/>
        <w:spacing w:after="0"/>
        <w:ind w:left="720" w:hanging="720"/>
      </w:pPr>
      <w:r w:rsidRPr="007179AF">
        <w:t>5.</w:t>
      </w:r>
      <w:r w:rsidRPr="007179AF">
        <w:tab/>
        <w:t xml:space="preserve">Soerjomataram I, de Vries E, Pukkala E, Coebergh JW: </w:t>
      </w:r>
      <w:r w:rsidRPr="007179AF">
        <w:rPr>
          <w:b/>
        </w:rPr>
        <w:t>Excess of cancers in Europe: a study of eleven major cancers amenable to lifestyle change</w:t>
      </w:r>
      <w:r w:rsidRPr="007179AF">
        <w:t xml:space="preserve">. </w:t>
      </w:r>
      <w:r w:rsidRPr="007179AF">
        <w:rPr>
          <w:i/>
        </w:rPr>
        <w:t xml:space="preserve">International journal of cancer Journal international du cancer </w:t>
      </w:r>
      <w:r w:rsidRPr="007179AF">
        <w:t xml:space="preserve">2007, </w:t>
      </w:r>
      <w:r w:rsidRPr="007179AF">
        <w:rPr>
          <w:b/>
        </w:rPr>
        <w:t>120</w:t>
      </w:r>
      <w:r w:rsidRPr="007179AF">
        <w:t>(6):1336-1343.</w:t>
      </w:r>
    </w:p>
    <w:p w14:paraId="151F9A3C" w14:textId="4216D27E" w:rsidR="007179AF" w:rsidRPr="007179AF" w:rsidRDefault="007179AF" w:rsidP="007179AF">
      <w:pPr>
        <w:pStyle w:val="EndNoteBibliography"/>
        <w:spacing w:after="0"/>
        <w:ind w:left="720" w:hanging="720"/>
      </w:pPr>
      <w:r w:rsidRPr="007179AF">
        <w:t>6.</w:t>
      </w:r>
      <w:r w:rsidRPr="007179AF">
        <w:tab/>
      </w:r>
      <w:r w:rsidRPr="007179AF">
        <w:rPr>
          <w:b/>
        </w:rPr>
        <w:t xml:space="preserve">Cancer </w:t>
      </w:r>
      <w:r w:rsidRPr="007179AF">
        <w:t>[</w:t>
      </w:r>
      <w:hyperlink r:id="rId11" w:history="1">
        <w:r w:rsidRPr="007179AF">
          <w:rPr>
            <w:rStyle w:val="Hyperlink"/>
          </w:rPr>
          <w:t>http://www.who.int/mediacentre/factsheets/fs297/en/</w:t>
        </w:r>
      </w:hyperlink>
      <w:r w:rsidRPr="007179AF">
        <w:t>]</w:t>
      </w:r>
    </w:p>
    <w:p w14:paraId="569901EC" w14:textId="77777777" w:rsidR="007179AF" w:rsidRPr="007179AF" w:rsidRDefault="007179AF" w:rsidP="007179AF">
      <w:pPr>
        <w:pStyle w:val="EndNoteBibliography"/>
        <w:spacing w:after="0"/>
        <w:ind w:left="720" w:hanging="720"/>
      </w:pPr>
      <w:r w:rsidRPr="007179AF">
        <w:t>7.</w:t>
      </w:r>
      <w:r w:rsidRPr="007179AF">
        <w:tab/>
        <w:t xml:space="preserve">World Health Organization: </w:t>
      </w:r>
      <w:r w:rsidRPr="007179AF">
        <w:rPr>
          <w:b/>
        </w:rPr>
        <w:t>Global battle against cancer won’t be won with treatment alone Effective prevention measures urgently needed to prevent cancer crisis</w:t>
      </w:r>
      <w:r w:rsidRPr="007179AF">
        <w:t xml:space="preserve">. </w:t>
      </w:r>
      <w:r w:rsidRPr="007179AF">
        <w:rPr>
          <w:i/>
        </w:rPr>
        <w:t xml:space="preserve">International Agency for Research on Cancer </w:t>
      </w:r>
      <w:r w:rsidRPr="007179AF">
        <w:t>2014.</w:t>
      </w:r>
    </w:p>
    <w:p w14:paraId="4178E07C" w14:textId="77777777" w:rsidR="007179AF" w:rsidRPr="007179AF" w:rsidRDefault="007179AF" w:rsidP="007179AF">
      <w:pPr>
        <w:pStyle w:val="EndNoteBibliography"/>
        <w:spacing w:after="0"/>
        <w:ind w:left="720" w:hanging="720"/>
      </w:pPr>
      <w:r w:rsidRPr="007179AF">
        <w:t>8.</w:t>
      </w:r>
      <w:r w:rsidRPr="007179AF">
        <w:tab/>
        <w:t xml:space="preserve">Redeker C, Wardle J, Wilder D, Hiom S, Miles A: </w:t>
      </w:r>
      <w:r w:rsidRPr="007179AF">
        <w:rPr>
          <w:b/>
        </w:rPr>
        <w:t>The launch of Cancer Research UK's 'Reduce the Risk' campaign: baseline measurements of public awareness of cancer risk factors in 2004</w:t>
      </w:r>
      <w:r w:rsidRPr="007179AF">
        <w:t xml:space="preserve">. </w:t>
      </w:r>
      <w:r w:rsidRPr="007179AF">
        <w:rPr>
          <w:i/>
        </w:rPr>
        <w:t xml:space="preserve">European journal of cancer </w:t>
      </w:r>
      <w:r w:rsidRPr="007179AF">
        <w:t xml:space="preserve">2009, </w:t>
      </w:r>
      <w:r w:rsidRPr="007179AF">
        <w:rPr>
          <w:b/>
        </w:rPr>
        <w:t>45</w:t>
      </w:r>
      <w:r w:rsidRPr="007179AF">
        <w:t>(5):827-836.</w:t>
      </w:r>
    </w:p>
    <w:p w14:paraId="7A2F6900" w14:textId="77777777" w:rsidR="007179AF" w:rsidRPr="007179AF" w:rsidRDefault="007179AF" w:rsidP="007179AF">
      <w:pPr>
        <w:pStyle w:val="EndNoteBibliography"/>
        <w:spacing w:after="0"/>
        <w:ind w:left="720" w:hanging="720"/>
      </w:pPr>
      <w:r w:rsidRPr="007179AF">
        <w:t>9.</w:t>
      </w:r>
      <w:r w:rsidRPr="007179AF">
        <w:tab/>
        <w:t>Boyle P, Autier P, Bartelink H, Baselga J, Boffetta P, Burn J, Burns HJ, Christensen L, Denis L, Dicato M</w:t>
      </w:r>
      <w:r w:rsidRPr="007179AF">
        <w:rPr>
          <w:i/>
        </w:rPr>
        <w:t xml:space="preserve"> et al</w:t>
      </w:r>
      <w:r w:rsidRPr="007179AF">
        <w:t xml:space="preserve">: </w:t>
      </w:r>
      <w:r w:rsidRPr="007179AF">
        <w:rPr>
          <w:b/>
        </w:rPr>
        <w:t>European Code Against Cancer and scientific justification: third version (2003)</w:t>
      </w:r>
      <w:r w:rsidRPr="007179AF">
        <w:t xml:space="preserve">. </w:t>
      </w:r>
      <w:r w:rsidRPr="007179AF">
        <w:rPr>
          <w:i/>
        </w:rPr>
        <w:t xml:space="preserve">Annals of oncology : official journal of the European Society for Medical Oncology / ESMO </w:t>
      </w:r>
      <w:r w:rsidRPr="007179AF">
        <w:t xml:space="preserve">2003, </w:t>
      </w:r>
      <w:r w:rsidRPr="007179AF">
        <w:rPr>
          <w:b/>
        </w:rPr>
        <w:t>14</w:t>
      </w:r>
      <w:r w:rsidRPr="007179AF">
        <w:t>(7):973-1005.</w:t>
      </w:r>
    </w:p>
    <w:p w14:paraId="201781F9" w14:textId="77777777" w:rsidR="007179AF" w:rsidRPr="007179AF" w:rsidRDefault="007179AF" w:rsidP="007179AF">
      <w:pPr>
        <w:pStyle w:val="EndNoteBibliography"/>
        <w:spacing w:after="0"/>
        <w:ind w:left="720" w:hanging="720"/>
      </w:pPr>
      <w:r w:rsidRPr="007179AF">
        <w:t>10.</w:t>
      </w:r>
      <w:r w:rsidRPr="007179AF">
        <w:tab/>
        <w:t xml:space="preserve">Sullivan KM, Dean A, Soe MM: </w:t>
      </w:r>
      <w:r w:rsidRPr="007179AF">
        <w:rPr>
          <w:b/>
        </w:rPr>
        <w:t>OpenEpi: a web-based epidemiologic and statistical calculator for public health</w:t>
      </w:r>
      <w:r w:rsidRPr="007179AF">
        <w:t xml:space="preserve">. </w:t>
      </w:r>
      <w:r w:rsidRPr="007179AF">
        <w:rPr>
          <w:i/>
        </w:rPr>
        <w:t xml:space="preserve">Public health reports (Washington, DC : 1974) </w:t>
      </w:r>
      <w:r w:rsidRPr="007179AF">
        <w:t xml:space="preserve">2009, </w:t>
      </w:r>
      <w:r w:rsidRPr="007179AF">
        <w:rPr>
          <w:b/>
        </w:rPr>
        <w:t>124</w:t>
      </w:r>
      <w:r w:rsidRPr="007179AF">
        <w:t>(3):471-474.</w:t>
      </w:r>
    </w:p>
    <w:p w14:paraId="4DF97F89" w14:textId="77777777" w:rsidR="007179AF" w:rsidRPr="007179AF" w:rsidRDefault="007179AF" w:rsidP="007179AF">
      <w:pPr>
        <w:pStyle w:val="EndNoteBibliography"/>
        <w:spacing w:after="0"/>
        <w:ind w:left="720" w:hanging="720"/>
      </w:pPr>
      <w:r w:rsidRPr="007179AF">
        <w:t>11.</w:t>
      </w:r>
      <w:r w:rsidRPr="007179AF">
        <w:tab/>
        <w:t xml:space="preserve">Cancer Research UK: </w:t>
      </w:r>
      <w:r w:rsidRPr="007179AF">
        <w:rPr>
          <w:b/>
        </w:rPr>
        <w:t>Cancer awareness measure (CAM) toolkit (version 2)</w:t>
      </w:r>
      <w:r w:rsidRPr="007179AF">
        <w:t>. In</w:t>
      </w:r>
      <w:r w:rsidRPr="007179AF">
        <w:rPr>
          <w:i/>
        </w:rPr>
        <w:t>.</w:t>
      </w:r>
      <w:r w:rsidRPr="007179AF">
        <w:t>: Cancer Research UK, University College London, Kings College and University of Oxford; 2008.</w:t>
      </w:r>
    </w:p>
    <w:p w14:paraId="18747949" w14:textId="6F3761D1" w:rsidR="007179AF" w:rsidRPr="007179AF" w:rsidRDefault="007179AF" w:rsidP="007179AF">
      <w:pPr>
        <w:pStyle w:val="EndNoteBibliography"/>
        <w:spacing w:after="0"/>
        <w:ind w:left="720" w:hanging="720"/>
      </w:pPr>
      <w:r w:rsidRPr="007179AF">
        <w:t>12.</w:t>
      </w:r>
      <w:r w:rsidRPr="007179AF">
        <w:tab/>
      </w:r>
      <w:r w:rsidRPr="007179AF">
        <w:rPr>
          <w:b/>
        </w:rPr>
        <w:t xml:space="preserve">Codes &amp; Classifications </w:t>
      </w:r>
      <w:r w:rsidRPr="007179AF">
        <w:t>[</w:t>
      </w:r>
      <w:hyperlink r:id="rId12" w:history="1">
        <w:r w:rsidRPr="007179AF">
          <w:rPr>
            <w:rStyle w:val="Hyperlink"/>
          </w:rPr>
          <w:t>http://www.statistics.gov.my/portal/index.php?option=com_content&amp;view=article&amp;id=1492&amp;Itemid=99&amp;lang=en</w:t>
        </w:r>
      </w:hyperlink>
      <w:r w:rsidRPr="007179AF">
        <w:t>]</w:t>
      </w:r>
    </w:p>
    <w:p w14:paraId="1D54B838" w14:textId="0A0CEF8B" w:rsidR="007179AF" w:rsidRPr="007179AF" w:rsidRDefault="007179AF" w:rsidP="007179AF">
      <w:pPr>
        <w:pStyle w:val="EndNoteBibliography"/>
        <w:spacing w:after="0"/>
        <w:ind w:left="720" w:hanging="720"/>
      </w:pPr>
      <w:r w:rsidRPr="007179AF">
        <w:t>13.</w:t>
      </w:r>
      <w:r w:rsidRPr="007179AF">
        <w:tab/>
        <w:t xml:space="preserve">The HLS-EU Consortium: </w:t>
      </w:r>
      <w:r w:rsidRPr="007179AF">
        <w:rPr>
          <w:b/>
        </w:rPr>
        <w:t>Final report Executive summary (D17)</w:t>
      </w:r>
      <w:r w:rsidRPr="007179AF">
        <w:t xml:space="preserve">. In: </w:t>
      </w:r>
      <w:r w:rsidRPr="007179AF">
        <w:rPr>
          <w:i/>
        </w:rPr>
        <w:t>The European Health Literacy Project (HLS-EU).</w:t>
      </w:r>
      <w:r w:rsidRPr="007179AF">
        <w:t xml:space="preserve"> </w:t>
      </w:r>
      <w:hyperlink r:id="rId13" w:history="1">
        <w:r w:rsidRPr="007179AF">
          <w:rPr>
            <w:rStyle w:val="Hyperlink"/>
          </w:rPr>
          <w:t>http://www.maastrichtuniversity.nl/web/file?uuid=b994bc0b-bf89-477c-af47-125cfbea4666&amp;owner=5113a977-24b4-40c8-96e3-4b38cf5e99f5;</w:t>
        </w:r>
      </w:hyperlink>
      <w:r w:rsidRPr="007179AF">
        <w:t xml:space="preserve"> 2012.</w:t>
      </w:r>
    </w:p>
    <w:p w14:paraId="32B9183C" w14:textId="77777777" w:rsidR="007179AF" w:rsidRPr="007179AF" w:rsidRDefault="007179AF" w:rsidP="007179AF">
      <w:pPr>
        <w:pStyle w:val="EndNoteBibliography"/>
        <w:spacing w:after="0"/>
        <w:ind w:left="720" w:hanging="720"/>
      </w:pPr>
      <w:r w:rsidRPr="007179AF">
        <w:t>14.</w:t>
      </w:r>
      <w:r w:rsidRPr="007179AF">
        <w:tab/>
        <w:t xml:space="preserve">Breslow RA, Sorkin JD, Frey CM, Kessler LG: </w:t>
      </w:r>
      <w:r w:rsidRPr="007179AF">
        <w:rPr>
          <w:b/>
        </w:rPr>
        <w:t>Americans' knowledge of cancer risk and survival</w:t>
      </w:r>
      <w:r w:rsidRPr="007179AF">
        <w:t xml:space="preserve">. </w:t>
      </w:r>
      <w:r w:rsidRPr="007179AF">
        <w:rPr>
          <w:i/>
        </w:rPr>
        <w:t xml:space="preserve">Preventive medicine </w:t>
      </w:r>
      <w:r w:rsidRPr="007179AF">
        <w:t xml:space="preserve">1997, </w:t>
      </w:r>
      <w:r w:rsidRPr="007179AF">
        <w:rPr>
          <w:b/>
        </w:rPr>
        <w:t>26</w:t>
      </w:r>
      <w:r w:rsidRPr="007179AF">
        <w:t>(2):170-177.</w:t>
      </w:r>
    </w:p>
    <w:p w14:paraId="6B737309" w14:textId="77777777" w:rsidR="007179AF" w:rsidRPr="007179AF" w:rsidRDefault="007179AF" w:rsidP="007179AF">
      <w:pPr>
        <w:pStyle w:val="EndNoteBibliography"/>
        <w:spacing w:after="0"/>
        <w:ind w:left="720" w:hanging="720"/>
      </w:pPr>
      <w:r w:rsidRPr="007179AF">
        <w:t>15.</w:t>
      </w:r>
      <w:r w:rsidRPr="007179AF">
        <w:tab/>
        <w:t xml:space="preserve">Forbes L, Simon A, Warburton F, Boniface D, Brain K, Dessaix A, Donnelly C, Haynes K, Hvidberg L, Lagerlund M: </w:t>
      </w:r>
      <w:r w:rsidRPr="007179AF">
        <w:rPr>
          <w:b/>
        </w:rPr>
        <w:t>Differences in cancer awareness and beliefs between Australia, Canada, Denmark, Norway, Sweden and the UK (the International Cancer Benchmarking Partnership): do they contribute to differences in cancer survival&amp;quest</w:t>
      </w:r>
      <w:r w:rsidRPr="007179AF">
        <w:t xml:space="preserve">. </w:t>
      </w:r>
      <w:r w:rsidRPr="007179AF">
        <w:rPr>
          <w:i/>
        </w:rPr>
        <w:t xml:space="preserve">Brit J Cancer </w:t>
      </w:r>
      <w:r w:rsidRPr="007179AF">
        <w:t xml:space="preserve">2013, </w:t>
      </w:r>
      <w:r w:rsidRPr="007179AF">
        <w:rPr>
          <w:b/>
        </w:rPr>
        <w:t>108</w:t>
      </w:r>
      <w:r w:rsidRPr="007179AF">
        <w:t>(2):292-300.</w:t>
      </w:r>
    </w:p>
    <w:p w14:paraId="21A2D10F" w14:textId="77777777" w:rsidR="007179AF" w:rsidRPr="007179AF" w:rsidRDefault="007179AF" w:rsidP="007179AF">
      <w:pPr>
        <w:pStyle w:val="EndNoteBibliography"/>
        <w:spacing w:after="0"/>
        <w:ind w:left="720" w:hanging="720"/>
      </w:pPr>
      <w:r w:rsidRPr="007179AF">
        <w:lastRenderedPageBreak/>
        <w:t>16.</w:t>
      </w:r>
      <w:r w:rsidRPr="007179AF">
        <w:tab/>
        <w:t xml:space="preserve">Brunswick N, Wardle J, Jarvis MJ: </w:t>
      </w:r>
      <w:r w:rsidRPr="007179AF">
        <w:rPr>
          <w:b/>
        </w:rPr>
        <w:t>Public awareness of warning signs for cancer in Britain</w:t>
      </w:r>
      <w:r w:rsidRPr="007179AF">
        <w:t xml:space="preserve">. </w:t>
      </w:r>
      <w:r w:rsidRPr="007179AF">
        <w:rPr>
          <w:i/>
        </w:rPr>
        <w:t xml:space="preserve">Cancer causes &amp; control : CCC </w:t>
      </w:r>
      <w:r w:rsidRPr="007179AF">
        <w:t xml:space="preserve">2001, </w:t>
      </w:r>
      <w:r w:rsidRPr="007179AF">
        <w:rPr>
          <w:b/>
        </w:rPr>
        <w:t>12</w:t>
      </w:r>
      <w:r w:rsidRPr="007179AF">
        <w:t>(1):33-37.</w:t>
      </w:r>
    </w:p>
    <w:p w14:paraId="3892A062" w14:textId="77777777" w:rsidR="007179AF" w:rsidRPr="007179AF" w:rsidRDefault="007179AF" w:rsidP="007179AF">
      <w:pPr>
        <w:pStyle w:val="EndNoteBibliography"/>
        <w:spacing w:after="0"/>
        <w:ind w:left="720" w:hanging="720"/>
      </w:pPr>
      <w:r w:rsidRPr="007179AF">
        <w:t>17.</w:t>
      </w:r>
      <w:r w:rsidRPr="007179AF">
        <w:tab/>
        <w:t xml:space="preserve">Wardle J, Waller J, Brunswick N, Jarvis MJ: </w:t>
      </w:r>
      <w:r w:rsidRPr="007179AF">
        <w:rPr>
          <w:b/>
        </w:rPr>
        <w:t>Awareness of risk factors for cancer among British adults</w:t>
      </w:r>
      <w:r w:rsidRPr="007179AF">
        <w:t xml:space="preserve">. </w:t>
      </w:r>
      <w:r w:rsidRPr="007179AF">
        <w:rPr>
          <w:i/>
        </w:rPr>
        <w:t xml:space="preserve">Public Health </w:t>
      </w:r>
      <w:r w:rsidRPr="007179AF">
        <w:t xml:space="preserve">2001, </w:t>
      </w:r>
      <w:r w:rsidRPr="007179AF">
        <w:rPr>
          <w:b/>
        </w:rPr>
        <w:t>115</w:t>
      </w:r>
      <w:r w:rsidRPr="007179AF">
        <w:t>(3):173-174.</w:t>
      </w:r>
    </w:p>
    <w:p w14:paraId="31191B00" w14:textId="77777777" w:rsidR="007179AF" w:rsidRPr="007179AF" w:rsidRDefault="007179AF" w:rsidP="007179AF">
      <w:pPr>
        <w:pStyle w:val="EndNoteBibliography"/>
        <w:spacing w:after="0"/>
        <w:ind w:left="720" w:hanging="720"/>
      </w:pPr>
      <w:r w:rsidRPr="007179AF">
        <w:t>18.</w:t>
      </w:r>
      <w:r w:rsidRPr="007179AF">
        <w:tab/>
        <w:t xml:space="preserve">Sanderson SC, Waller J, Jarvis MJ, Humphries SE, Wardle J: </w:t>
      </w:r>
      <w:r w:rsidRPr="007179AF">
        <w:rPr>
          <w:b/>
        </w:rPr>
        <w:t>Awareness of lifestyle risk factors for cancer and heart disease among adults in the UK</w:t>
      </w:r>
      <w:r w:rsidRPr="007179AF">
        <w:t xml:space="preserve">. </w:t>
      </w:r>
      <w:r w:rsidRPr="007179AF">
        <w:rPr>
          <w:i/>
        </w:rPr>
        <w:t xml:space="preserve">Patient Educ Couns </w:t>
      </w:r>
      <w:r w:rsidRPr="007179AF">
        <w:t xml:space="preserve">2009, </w:t>
      </w:r>
      <w:r w:rsidRPr="007179AF">
        <w:rPr>
          <w:b/>
        </w:rPr>
        <w:t>74</w:t>
      </w:r>
      <w:r w:rsidRPr="007179AF">
        <w:t>(2):221-227.</w:t>
      </w:r>
    </w:p>
    <w:p w14:paraId="3976578A" w14:textId="77777777" w:rsidR="007179AF" w:rsidRPr="007179AF" w:rsidRDefault="007179AF" w:rsidP="007179AF">
      <w:pPr>
        <w:pStyle w:val="EndNoteBibliography"/>
        <w:spacing w:after="0"/>
        <w:ind w:left="720" w:hanging="720"/>
      </w:pPr>
      <w:r w:rsidRPr="007179AF">
        <w:t>19.</w:t>
      </w:r>
      <w:r w:rsidRPr="007179AF">
        <w:tab/>
        <w:t xml:space="preserve">Marlow LA, Robb KA, Simon AE, Waller J, Wardle J: </w:t>
      </w:r>
      <w:r w:rsidRPr="007179AF">
        <w:rPr>
          <w:b/>
        </w:rPr>
        <w:t>Awareness of cancer risk factors among ethnic minority groups in England</w:t>
      </w:r>
      <w:r w:rsidRPr="007179AF">
        <w:t xml:space="preserve">. </w:t>
      </w:r>
      <w:r w:rsidRPr="007179AF">
        <w:rPr>
          <w:i/>
        </w:rPr>
        <w:t xml:space="preserve">Public Health </w:t>
      </w:r>
      <w:r w:rsidRPr="007179AF">
        <w:t xml:space="preserve">2012, </w:t>
      </w:r>
      <w:r w:rsidRPr="007179AF">
        <w:rPr>
          <w:b/>
        </w:rPr>
        <w:t>126</w:t>
      </w:r>
      <w:r w:rsidRPr="007179AF">
        <w:t>(8):702-709.</w:t>
      </w:r>
    </w:p>
    <w:p w14:paraId="4F65FCA0" w14:textId="77777777" w:rsidR="007179AF" w:rsidRPr="007179AF" w:rsidRDefault="007179AF" w:rsidP="007179AF">
      <w:pPr>
        <w:pStyle w:val="EndNoteBibliography"/>
        <w:spacing w:after="0"/>
        <w:ind w:left="720" w:hanging="720"/>
      </w:pPr>
      <w:r w:rsidRPr="007179AF">
        <w:t>20.</w:t>
      </w:r>
      <w:r w:rsidRPr="007179AF">
        <w:tab/>
        <w:t xml:space="preserve">El Rhazi K, Bennani B, El Fakir S, Boly A, Bekkali R, Zidouh A, Nejjari C: </w:t>
      </w:r>
      <w:r w:rsidRPr="007179AF">
        <w:rPr>
          <w:b/>
        </w:rPr>
        <w:t>Public awareness of cancer risk factors in the Moroccan population: a population-based cross-sectional study</w:t>
      </w:r>
      <w:r w:rsidRPr="007179AF">
        <w:t xml:space="preserve">. </w:t>
      </w:r>
      <w:r w:rsidRPr="007179AF">
        <w:rPr>
          <w:i/>
        </w:rPr>
        <w:t xml:space="preserve">BMC Cancer </w:t>
      </w:r>
      <w:r w:rsidRPr="007179AF">
        <w:t xml:space="preserve">2014, </w:t>
      </w:r>
      <w:r w:rsidRPr="007179AF">
        <w:rPr>
          <w:b/>
        </w:rPr>
        <w:t>14</w:t>
      </w:r>
      <w:r w:rsidRPr="007179AF">
        <w:t>:695.</w:t>
      </w:r>
    </w:p>
    <w:p w14:paraId="1653A946" w14:textId="77777777" w:rsidR="007179AF" w:rsidRPr="007179AF" w:rsidRDefault="007179AF" w:rsidP="007179AF">
      <w:pPr>
        <w:pStyle w:val="EndNoteBibliography"/>
        <w:spacing w:after="0"/>
        <w:ind w:left="720" w:hanging="720"/>
      </w:pPr>
      <w:r w:rsidRPr="007179AF">
        <w:t>21.</w:t>
      </w:r>
      <w:r w:rsidRPr="007179AF">
        <w:tab/>
        <w:t xml:space="preserve">Al-Azri M, Al-Rasbi K, Al-Hinai M, Davidson R, Al-Maniri A: </w:t>
      </w:r>
      <w:r w:rsidRPr="007179AF">
        <w:rPr>
          <w:b/>
        </w:rPr>
        <w:t>Awareness of risk factors for cancer among Omani adults--a community based study</w:t>
      </w:r>
      <w:r w:rsidRPr="007179AF">
        <w:t xml:space="preserve">. </w:t>
      </w:r>
      <w:r w:rsidRPr="007179AF">
        <w:rPr>
          <w:i/>
        </w:rPr>
        <w:t xml:space="preserve">Asian Pacific journal of cancer prevention : APJCP </w:t>
      </w:r>
      <w:r w:rsidRPr="007179AF">
        <w:t xml:space="preserve">2014, </w:t>
      </w:r>
      <w:r w:rsidRPr="007179AF">
        <w:rPr>
          <w:b/>
        </w:rPr>
        <w:t>15</w:t>
      </w:r>
      <w:r w:rsidRPr="007179AF">
        <w:t>(13):5401-5406.</w:t>
      </w:r>
    </w:p>
    <w:p w14:paraId="730A7685" w14:textId="77777777" w:rsidR="007179AF" w:rsidRPr="007179AF" w:rsidRDefault="007179AF" w:rsidP="007179AF">
      <w:pPr>
        <w:pStyle w:val="EndNoteBibliography"/>
        <w:spacing w:after="0"/>
        <w:ind w:left="720" w:hanging="720"/>
      </w:pPr>
      <w:r w:rsidRPr="007179AF">
        <w:t>22.</w:t>
      </w:r>
      <w:r w:rsidRPr="007179AF">
        <w:tab/>
        <w:t xml:space="preserve">Norlaili AA, Fatihah MA, Daliana NF, Maznah D: </w:t>
      </w:r>
      <w:r w:rsidRPr="007179AF">
        <w:rPr>
          <w:b/>
        </w:rPr>
        <w:t>Breast cancer awareness of rural women in Malaysia: is it the same as in the cities?</w:t>
      </w:r>
      <w:r w:rsidRPr="007179AF">
        <w:t xml:space="preserve"> </w:t>
      </w:r>
      <w:r w:rsidRPr="007179AF">
        <w:rPr>
          <w:i/>
        </w:rPr>
        <w:t xml:space="preserve">Asian Pacific journal of cancer prevention : APJCP </w:t>
      </w:r>
      <w:r w:rsidRPr="007179AF">
        <w:t xml:space="preserve">2013, </w:t>
      </w:r>
      <w:r w:rsidRPr="007179AF">
        <w:rPr>
          <w:b/>
        </w:rPr>
        <w:t>14</w:t>
      </w:r>
      <w:r w:rsidRPr="007179AF">
        <w:t>(12):7161-7164.</w:t>
      </w:r>
    </w:p>
    <w:p w14:paraId="61CF2D9D" w14:textId="77777777" w:rsidR="007179AF" w:rsidRPr="007179AF" w:rsidRDefault="007179AF" w:rsidP="007179AF">
      <w:pPr>
        <w:pStyle w:val="EndNoteBibliography"/>
        <w:spacing w:after="0"/>
        <w:ind w:left="720" w:hanging="720"/>
      </w:pPr>
      <w:r w:rsidRPr="007179AF">
        <w:t>23.</w:t>
      </w:r>
      <w:r w:rsidRPr="007179AF">
        <w:tab/>
        <w:t xml:space="preserve">Su TT, Goh JY, Tan J, Muhaimah AR, Pigeneswaren Y, Khairun NS, Normazidah AW, Tharisini DK, Majid HA: </w:t>
      </w:r>
      <w:r w:rsidRPr="007179AF">
        <w:rPr>
          <w:b/>
        </w:rPr>
        <w:t>Level of colorectal cancer awareness: a cross sectional exploratory study among multi-ethnic rural population in Malaysia</w:t>
      </w:r>
      <w:r w:rsidRPr="007179AF">
        <w:t xml:space="preserve">. </w:t>
      </w:r>
      <w:r w:rsidRPr="007179AF">
        <w:rPr>
          <w:i/>
        </w:rPr>
        <w:t xml:space="preserve">BMC Cancer </w:t>
      </w:r>
      <w:r w:rsidRPr="007179AF">
        <w:t xml:space="preserve">2013, </w:t>
      </w:r>
      <w:r w:rsidRPr="007179AF">
        <w:rPr>
          <w:b/>
        </w:rPr>
        <w:t>13</w:t>
      </w:r>
      <w:r w:rsidRPr="007179AF">
        <w:t>:376.</w:t>
      </w:r>
    </w:p>
    <w:p w14:paraId="25F65B54" w14:textId="77777777" w:rsidR="007179AF" w:rsidRPr="007179AF" w:rsidRDefault="007179AF" w:rsidP="007179AF">
      <w:pPr>
        <w:pStyle w:val="EndNoteBibliography"/>
        <w:spacing w:after="0"/>
        <w:ind w:left="720" w:hanging="720"/>
      </w:pPr>
      <w:r w:rsidRPr="007179AF">
        <w:t>24.</w:t>
      </w:r>
      <w:r w:rsidRPr="007179AF">
        <w:tab/>
        <w:t xml:space="preserve">Viswanath K, Breen N, Meissner H, Moser RP, Hesse B, Steele WR, Rakowski W: </w:t>
      </w:r>
      <w:r w:rsidRPr="007179AF">
        <w:rPr>
          <w:b/>
        </w:rPr>
        <w:t>Cancer knowledge and disparities in the information age</w:t>
      </w:r>
      <w:r w:rsidRPr="007179AF">
        <w:t xml:space="preserve">. </w:t>
      </w:r>
      <w:r w:rsidRPr="007179AF">
        <w:rPr>
          <w:i/>
        </w:rPr>
        <w:t xml:space="preserve">Journal of health communication </w:t>
      </w:r>
      <w:r w:rsidRPr="007179AF">
        <w:t xml:space="preserve">2006, </w:t>
      </w:r>
      <w:r w:rsidRPr="007179AF">
        <w:rPr>
          <w:b/>
        </w:rPr>
        <w:t>11 Suppl 1</w:t>
      </w:r>
      <w:r w:rsidRPr="007179AF">
        <w:t>(S1):1-17.</w:t>
      </w:r>
    </w:p>
    <w:p w14:paraId="6B36F127" w14:textId="77777777" w:rsidR="007179AF" w:rsidRPr="007179AF" w:rsidRDefault="007179AF" w:rsidP="007179AF">
      <w:pPr>
        <w:pStyle w:val="EndNoteBibliography"/>
        <w:spacing w:after="0"/>
        <w:ind w:left="720" w:hanging="720"/>
      </w:pPr>
      <w:r w:rsidRPr="007179AF">
        <w:t>25.</w:t>
      </w:r>
      <w:r w:rsidRPr="007179AF">
        <w:tab/>
        <w:t xml:space="preserve">Gordon EJ, Wolf MS: </w:t>
      </w:r>
      <w:r w:rsidRPr="007179AF">
        <w:rPr>
          <w:b/>
        </w:rPr>
        <w:t>Beyond the basics: designing a comprehensive response to low health literacy</w:t>
      </w:r>
      <w:r w:rsidRPr="007179AF">
        <w:t xml:space="preserve">. </w:t>
      </w:r>
      <w:r w:rsidRPr="007179AF">
        <w:rPr>
          <w:i/>
        </w:rPr>
        <w:t xml:space="preserve">The American journal of bioethics : AJOB </w:t>
      </w:r>
      <w:r w:rsidRPr="007179AF">
        <w:t xml:space="preserve">2007, </w:t>
      </w:r>
      <w:r w:rsidRPr="007179AF">
        <w:rPr>
          <w:b/>
        </w:rPr>
        <w:t>7</w:t>
      </w:r>
      <w:r w:rsidRPr="007179AF">
        <w:t>(11):11-13; discussion W11-12.</w:t>
      </w:r>
    </w:p>
    <w:p w14:paraId="461D0CFC" w14:textId="77777777" w:rsidR="007179AF" w:rsidRPr="007179AF" w:rsidRDefault="007179AF" w:rsidP="007179AF">
      <w:pPr>
        <w:pStyle w:val="EndNoteBibliography"/>
        <w:spacing w:after="0"/>
        <w:ind w:left="720" w:hanging="720"/>
      </w:pPr>
      <w:r w:rsidRPr="007179AF">
        <w:t>26.</w:t>
      </w:r>
      <w:r w:rsidRPr="007179AF">
        <w:tab/>
        <w:t xml:space="preserve">Marlow LA, Wardle J, Forster AS, Waller J: </w:t>
      </w:r>
      <w:r w:rsidRPr="007179AF">
        <w:rPr>
          <w:b/>
        </w:rPr>
        <w:t>Ethnic differences in human papillomavirus awareness and vaccine acceptability</w:t>
      </w:r>
      <w:r w:rsidRPr="007179AF">
        <w:t xml:space="preserve">. </w:t>
      </w:r>
      <w:r w:rsidRPr="007179AF">
        <w:rPr>
          <w:i/>
        </w:rPr>
        <w:t xml:space="preserve">J Epidemiol Community Health </w:t>
      </w:r>
      <w:r w:rsidRPr="007179AF">
        <w:t xml:space="preserve">2009, </w:t>
      </w:r>
      <w:r w:rsidRPr="007179AF">
        <w:rPr>
          <w:b/>
        </w:rPr>
        <w:t>63</w:t>
      </w:r>
      <w:r w:rsidRPr="007179AF">
        <w:t>(12):1010-1015.</w:t>
      </w:r>
    </w:p>
    <w:p w14:paraId="3ECDF168" w14:textId="77777777" w:rsidR="007179AF" w:rsidRPr="007179AF" w:rsidRDefault="007179AF" w:rsidP="007179AF">
      <w:pPr>
        <w:pStyle w:val="EndNoteBibliography"/>
        <w:spacing w:after="0"/>
        <w:ind w:left="720" w:hanging="720"/>
      </w:pPr>
      <w:r w:rsidRPr="007179AF">
        <w:t>27.</w:t>
      </w:r>
      <w:r w:rsidRPr="007179AF">
        <w:tab/>
        <w:t xml:space="preserve">Hawkins NA, Berkowitz Z, Peipins LA: </w:t>
      </w:r>
      <w:r w:rsidRPr="007179AF">
        <w:rPr>
          <w:b/>
        </w:rPr>
        <w:t>What does the public know about preventing cancer? Results from the Health Information National Trends Survey (HINTS)</w:t>
      </w:r>
      <w:r w:rsidRPr="007179AF">
        <w:t xml:space="preserve">. </w:t>
      </w:r>
      <w:r w:rsidRPr="007179AF">
        <w:rPr>
          <w:i/>
        </w:rPr>
        <w:t xml:space="preserve">Health education &amp; behavior : the official publication of the Society for Public Health Education </w:t>
      </w:r>
      <w:r w:rsidRPr="007179AF">
        <w:t xml:space="preserve">2010, </w:t>
      </w:r>
      <w:r w:rsidRPr="007179AF">
        <w:rPr>
          <w:b/>
        </w:rPr>
        <w:t>37</w:t>
      </w:r>
      <w:r w:rsidRPr="007179AF">
        <w:t>(4):490-503.</w:t>
      </w:r>
    </w:p>
    <w:p w14:paraId="5132DDCD" w14:textId="77777777" w:rsidR="007179AF" w:rsidRPr="007179AF" w:rsidRDefault="007179AF" w:rsidP="007179AF">
      <w:pPr>
        <w:pStyle w:val="EndNoteBibliography"/>
        <w:spacing w:after="0"/>
        <w:ind w:left="720" w:hanging="720"/>
      </w:pPr>
      <w:r w:rsidRPr="007179AF">
        <w:t>28.</w:t>
      </w:r>
      <w:r w:rsidRPr="007179AF">
        <w:tab/>
        <w:t xml:space="preserve">Robb K, Stubbings S, Ramirez A, Macleod U, Austoker J, Waller J, Hiom S, Wardle J: </w:t>
      </w:r>
      <w:r w:rsidRPr="007179AF">
        <w:rPr>
          <w:b/>
        </w:rPr>
        <w:t>Public awareness of cancer in Britain: a population-based survey of adults</w:t>
      </w:r>
      <w:r w:rsidRPr="007179AF">
        <w:t xml:space="preserve">. </w:t>
      </w:r>
      <w:r w:rsidRPr="007179AF">
        <w:rPr>
          <w:i/>
        </w:rPr>
        <w:t xml:space="preserve">Br J Cancer </w:t>
      </w:r>
      <w:r w:rsidRPr="007179AF">
        <w:t xml:space="preserve">2009, </w:t>
      </w:r>
      <w:r w:rsidRPr="007179AF">
        <w:rPr>
          <w:b/>
        </w:rPr>
        <w:t>101 Suppl 2</w:t>
      </w:r>
      <w:r w:rsidRPr="007179AF">
        <w:t>:S18-23.</w:t>
      </w:r>
    </w:p>
    <w:p w14:paraId="326E89FE" w14:textId="77777777" w:rsidR="007179AF" w:rsidRPr="007179AF" w:rsidRDefault="007179AF" w:rsidP="007179AF">
      <w:pPr>
        <w:pStyle w:val="EndNoteBibliography"/>
        <w:spacing w:after="0"/>
        <w:ind w:left="720" w:hanging="720"/>
      </w:pPr>
      <w:r w:rsidRPr="007179AF">
        <w:t>29.</w:t>
      </w:r>
      <w:r w:rsidRPr="007179AF">
        <w:tab/>
        <w:t xml:space="preserve">Waller J, McCaffery K, Wardle J: </w:t>
      </w:r>
      <w:r w:rsidRPr="007179AF">
        <w:rPr>
          <w:b/>
        </w:rPr>
        <w:t>Measuring cancer knowledge: comparing prompted and unprompted recall</w:t>
      </w:r>
      <w:r w:rsidRPr="007179AF">
        <w:t xml:space="preserve">. </w:t>
      </w:r>
      <w:r w:rsidRPr="007179AF">
        <w:rPr>
          <w:i/>
        </w:rPr>
        <w:t xml:space="preserve">British journal of psychology </w:t>
      </w:r>
      <w:r w:rsidRPr="007179AF">
        <w:t xml:space="preserve">2004, </w:t>
      </w:r>
      <w:r w:rsidRPr="007179AF">
        <w:rPr>
          <w:b/>
        </w:rPr>
        <w:t>95</w:t>
      </w:r>
      <w:r w:rsidRPr="007179AF">
        <w:t>(Pt 2):219-234.</w:t>
      </w:r>
    </w:p>
    <w:p w14:paraId="355B6F12" w14:textId="77777777" w:rsidR="007179AF" w:rsidRPr="007179AF" w:rsidRDefault="007179AF" w:rsidP="007179AF">
      <w:pPr>
        <w:pStyle w:val="EndNoteBibliography"/>
        <w:spacing w:after="0"/>
        <w:ind w:left="720" w:hanging="720"/>
      </w:pPr>
      <w:r w:rsidRPr="007179AF">
        <w:t>30.</w:t>
      </w:r>
      <w:r w:rsidRPr="007179AF">
        <w:tab/>
        <w:t xml:space="preserve">Waller J, Robb K, Stubbings S, Ramirez A, Macleod U, Austoker J, Hiom S, Wardle J: </w:t>
      </w:r>
      <w:r w:rsidRPr="007179AF">
        <w:rPr>
          <w:b/>
        </w:rPr>
        <w:t>Awareness of cancer symptoms and anticipated help seeking among ethnic minority groups in England</w:t>
      </w:r>
      <w:r w:rsidRPr="007179AF">
        <w:t xml:space="preserve">. </w:t>
      </w:r>
      <w:r w:rsidRPr="007179AF">
        <w:rPr>
          <w:i/>
        </w:rPr>
        <w:t xml:space="preserve">Br J Cancer </w:t>
      </w:r>
      <w:r w:rsidRPr="007179AF">
        <w:t xml:space="preserve">2009, </w:t>
      </w:r>
      <w:r w:rsidRPr="007179AF">
        <w:rPr>
          <w:b/>
        </w:rPr>
        <w:t>101 Suppl 2</w:t>
      </w:r>
      <w:r w:rsidRPr="007179AF">
        <w:t>:S24-30.</w:t>
      </w:r>
    </w:p>
    <w:p w14:paraId="22171B0F" w14:textId="77777777" w:rsidR="007179AF" w:rsidRPr="007179AF" w:rsidRDefault="007179AF" w:rsidP="007179AF">
      <w:pPr>
        <w:pStyle w:val="EndNoteBibliography"/>
        <w:spacing w:after="0"/>
        <w:ind w:left="720" w:hanging="720"/>
      </w:pPr>
      <w:r w:rsidRPr="007179AF">
        <w:lastRenderedPageBreak/>
        <w:t>31.</w:t>
      </w:r>
      <w:r w:rsidRPr="007179AF">
        <w:tab/>
        <w:t xml:space="preserve">Robb K, Wardle J, Stubbings S, Ramirez A, Austoker J, Macleod U, Hiom S, Waller J: </w:t>
      </w:r>
      <w:r w:rsidRPr="007179AF">
        <w:rPr>
          <w:b/>
        </w:rPr>
        <w:t>Ethnic disparities in knowledge of cancer screening programmes in the UK</w:t>
      </w:r>
      <w:r w:rsidRPr="007179AF">
        <w:t xml:space="preserve">. </w:t>
      </w:r>
      <w:r w:rsidRPr="007179AF">
        <w:rPr>
          <w:i/>
        </w:rPr>
        <w:t xml:space="preserve">Journal of medical screening </w:t>
      </w:r>
      <w:r w:rsidRPr="007179AF">
        <w:t xml:space="preserve">2010, </w:t>
      </w:r>
      <w:r w:rsidRPr="007179AF">
        <w:rPr>
          <w:b/>
        </w:rPr>
        <w:t>17</w:t>
      </w:r>
      <w:r w:rsidRPr="007179AF">
        <w:t>(3):125-131.</w:t>
      </w:r>
    </w:p>
    <w:p w14:paraId="21C559F1" w14:textId="77777777" w:rsidR="007179AF" w:rsidRPr="007179AF" w:rsidRDefault="007179AF" w:rsidP="007179AF">
      <w:pPr>
        <w:pStyle w:val="EndNoteBibliography"/>
        <w:spacing w:after="0"/>
        <w:ind w:left="720" w:hanging="720"/>
      </w:pPr>
      <w:r w:rsidRPr="007179AF">
        <w:t>32.</w:t>
      </w:r>
      <w:r w:rsidRPr="007179AF">
        <w:tab/>
        <w:t xml:space="preserve">Loo JL, Woo WY, Chin MW, Yam HR, Ang YK, Yim HS: </w:t>
      </w:r>
      <w:r w:rsidRPr="007179AF">
        <w:rPr>
          <w:b/>
        </w:rPr>
        <w:t>Cancer Awareness of a Sample of Malaysian Undergraduate Students</w:t>
      </w:r>
      <w:r w:rsidRPr="007179AF">
        <w:t xml:space="preserve">. </w:t>
      </w:r>
      <w:r w:rsidRPr="007179AF">
        <w:rPr>
          <w:i/>
        </w:rPr>
        <w:t xml:space="preserve">American Journal of Cancer Prevention </w:t>
      </w:r>
      <w:r w:rsidRPr="007179AF">
        <w:t xml:space="preserve">2013, </w:t>
      </w:r>
      <w:r w:rsidRPr="007179AF">
        <w:rPr>
          <w:b/>
        </w:rPr>
        <w:t>1</w:t>
      </w:r>
      <w:r w:rsidRPr="007179AF">
        <w:t>(1):9-13.</w:t>
      </w:r>
    </w:p>
    <w:p w14:paraId="7DCC56D0" w14:textId="77777777" w:rsidR="007179AF" w:rsidRPr="007179AF" w:rsidRDefault="007179AF" w:rsidP="007179AF">
      <w:pPr>
        <w:pStyle w:val="EndNoteBibliography"/>
        <w:spacing w:after="0"/>
        <w:ind w:left="720" w:hanging="720"/>
      </w:pPr>
      <w:r w:rsidRPr="007179AF">
        <w:t>33.</w:t>
      </w:r>
      <w:r w:rsidRPr="007179AF">
        <w:tab/>
        <w:t xml:space="preserve">Danaei G, Vander Hoorn S, Lopez AD, Murray CJ, Ezzati M, Comparative Risk Assessment collaborating g: </w:t>
      </w:r>
      <w:r w:rsidRPr="007179AF">
        <w:rPr>
          <w:b/>
        </w:rPr>
        <w:t>Causes of cancer in the world: comparative risk assessment of nine behavioural and environmental risk factors</w:t>
      </w:r>
      <w:r w:rsidRPr="007179AF">
        <w:t xml:space="preserve">. </w:t>
      </w:r>
      <w:r w:rsidRPr="007179AF">
        <w:rPr>
          <w:i/>
        </w:rPr>
        <w:t xml:space="preserve">Lancet </w:t>
      </w:r>
      <w:r w:rsidRPr="007179AF">
        <w:t xml:space="preserve">2005, </w:t>
      </w:r>
      <w:r w:rsidRPr="007179AF">
        <w:rPr>
          <w:b/>
        </w:rPr>
        <w:t>366</w:t>
      </w:r>
      <w:r w:rsidRPr="007179AF">
        <w:t>(9499):1784-1793.</w:t>
      </w:r>
    </w:p>
    <w:p w14:paraId="497F6FE5" w14:textId="77777777" w:rsidR="007179AF" w:rsidRPr="007179AF" w:rsidRDefault="007179AF" w:rsidP="007179AF">
      <w:pPr>
        <w:pStyle w:val="EndNoteBibliography"/>
        <w:spacing w:after="0"/>
        <w:ind w:left="720" w:hanging="720"/>
      </w:pPr>
      <w:r w:rsidRPr="007179AF">
        <w:t>34.</w:t>
      </w:r>
      <w:r w:rsidRPr="007179AF">
        <w:tab/>
        <w:t xml:space="preserve">Liu XO, Huang YB, Gao Y, Chen C, Yan Y, Dai HJ, Song FJ, Wang YG, Wang PS, Chen KX: </w:t>
      </w:r>
      <w:r w:rsidRPr="007179AF">
        <w:rPr>
          <w:b/>
        </w:rPr>
        <w:t>Association between Dietary Factors and Breast Cancer Risk among Chinese Females: Systematic Review and Meta-analysis</w:t>
      </w:r>
      <w:r w:rsidRPr="007179AF">
        <w:t xml:space="preserve">. </w:t>
      </w:r>
      <w:r w:rsidRPr="007179AF">
        <w:rPr>
          <w:i/>
        </w:rPr>
        <w:t xml:space="preserve">Asian Pac J Cancer P </w:t>
      </w:r>
      <w:r w:rsidRPr="007179AF">
        <w:t xml:space="preserve">2014, </w:t>
      </w:r>
      <w:r w:rsidRPr="007179AF">
        <w:rPr>
          <w:b/>
        </w:rPr>
        <w:t>15</w:t>
      </w:r>
      <w:r w:rsidRPr="007179AF">
        <w:t>(3):1291-1298.</w:t>
      </w:r>
    </w:p>
    <w:p w14:paraId="5DF858D1" w14:textId="77777777" w:rsidR="007179AF" w:rsidRPr="007179AF" w:rsidRDefault="007179AF" w:rsidP="007179AF">
      <w:pPr>
        <w:pStyle w:val="EndNoteBibliography"/>
        <w:spacing w:after="0"/>
        <w:ind w:left="720" w:hanging="720"/>
      </w:pPr>
      <w:r w:rsidRPr="007179AF">
        <w:t>35.</w:t>
      </w:r>
      <w:r w:rsidRPr="007179AF">
        <w:tab/>
        <w:t xml:space="preserve">Giovannucci E: </w:t>
      </w:r>
      <w:r w:rsidRPr="007179AF">
        <w:rPr>
          <w:b/>
        </w:rPr>
        <w:t>Diet, body weight, and colorectal cancer: a summary of the epidemiologic evidence</w:t>
      </w:r>
      <w:r w:rsidRPr="007179AF">
        <w:t xml:space="preserve">. </w:t>
      </w:r>
      <w:r w:rsidRPr="007179AF">
        <w:rPr>
          <w:i/>
        </w:rPr>
        <w:t xml:space="preserve">Journal of women's health </w:t>
      </w:r>
      <w:r w:rsidRPr="007179AF">
        <w:t xml:space="preserve">2003, </w:t>
      </w:r>
      <w:r w:rsidRPr="007179AF">
        <w:rPr>
          <w:b/>
        </w:rPr>
        <w:t>12</w:t>
      </w:r>
      <w:r w:rsidRPr="007179AF">
        <w:t>(2):173-182.</w:t>
      </w:r>
    </w:p>
    <w:p w14:paraId="5480E5DD" w14:textId="77777777" w:rsidR="007179AF" w:rsidRPr="007179AF" w:rsidRDefault="007179AF" w:rsidP="007179AF">
      <w:pPr>
        <w:pStyle w:val="EndNoteBibliography"/>
        <w:spacing w:after="0"/>
        <w:ind w:left="720" w:hanging="720"/>
      </w:pPr>
      <w:r w:rsidRPr="007179AF">
        <w:t>36.</w:t>
      </w:r>
      <w:r w:rsidRPr="007179AF">
        <w:tab/>
        <w:t xml:space="preserve">Marlow LA, Waller J, Wardle J: </w:t>
      </w:r>
      <w:r w:rsidRPr="007179AF">
        <w:rPr>
          <w:b/>
        </w:rPr>
        <w:t>Public awareness that HPV is a risk factor for cervical cancer</w:t>
      </w:r>
      <w:r w:rsidRPr="007179AF">
        <w:t xml:space="preserve">. </w:t>
      </w:r>
      <w:r w:rsidRPr="007179AF">
        <w:rPr>
          <w:i/>
        </w:rPr>
        <w:t xml:space="preserve">Br J Cancer </w:t>
      </w:r>
      <w:r w:rsidRPr="007179AF">
        <w:t xml:space="preserve">2007, </w:t>
      </w:r>
      <w:r w:rsidRPr="007179AF">
        <w:rPr>
          <w:b/>
        </w:rPr>
        <w:t>97</w:t>
      </w:r>
      <w:r w:rsidRPr="007179AF">
        <w:t>(5):691-694.</w:t>
      </w:r>
    </w:p>
    <w:p w14:paraId="4E469FD5" w14:textId="77777777" w:rsidR="007179AF" w:rsidRPr="007179AF" w:rsidRDefault="007179AF" w:rsidP="007179AF">
      <w:pPr>
        <w:pStyle w:val="EndNoteBibliography"/>
        <w:spacing w:after="0"/>
        <w:ind w:left="720" w:hanging="720"/>
      </w:pPr>
      <w:r w:rsidRPr="007179AF">
        <w:t>37.</w:t>
      </w:r>
      <w:r w:rsidRPr="007179AF">
        <w:tab/>
        <w:t xml:space="preserve">Inoue M, Iwasaki M, Otani T, Sasazuki S, Tsugane S: </w:t>
      </w:r>
      <w:r w:rsidRPr="007179AF">
        <w:rPr>
          <w:b/>
        </w:rPr>
        <w:t>Public awareness of risk factors for cancer among the Japanese general population: a population-based survey</w:t>
      </w:r>
      <w:r w:rsidRPr="007179AF">
        <w:t xml:space="preserve">. </w:t>
      </w:r>
      <w:r w:rsidRPr="007179AF">
        <w:rPr>
          <w:i/>
        </w:rPr>
        <w:t xml:space="preserve">BMC Public Health </w:t>
      </w:r>
      <w:r w:rsidRPr="007179AF">
        <w:t xml:space="preserve">2006, </w:t>
      </w:r>
      <w:r w:rsidRPr="007179AF">
        <w:rPr>
          <w:b/>
        </w:rPr>
        <w:t>6</w:t>
      </w:r>
      <w:r w:rsidRPr="007179AF">
        <w:t>:2.</w:t>
      </w:r>
    </w:p>
    <w:p w14:paraId="57E78F76" w14:textId="77777777" w:rsidR="007179AF" w:rsidRPr="007179AF" w:rsidRDefault="007179AF" w:rsidP="007179AF">
      <w:pPr>
        <w:pStyle w:val="EndNoteBibliography"/>
        <w:spacing w:after="0"/>
        <w:ind w:left="720" w:hanging="720"/>
      </w:pPr>
      <w:r w:rsidRPr="007179AF">
        <w:t>38.</w:t>
      </w:r>
      <w:r w:rsidRPr="007179AF">
        <w:tab/>
        <w:t xml:space="preserve">Murff HJ, Spigel DR, Syngal S: </w:t>
      </w:r>
      <w:r w:rsidRPr="007179AF">
        <w:rPr>
          <w:b/>
        </w:rPr>
        <w:t>Does this patient have a family history of cancer?: An evidence-based analysis of the accuracy of family cancer history</w:t>
      </w:r>
      <w:r w:rsidRPr="007179AF">
        <w:t xml:space="preserve">. </w:t>
      </w:r>
      <w:r w:rsidRPr="007179AF">
        <w:rPr>
          <w:i/>
        </w:rPr>
        <w:t xml:space="preserve">JAMA : the journal of the American Medical Association </w:t>
      </w:r>
      <w:r w:rsidRPr="007179AF">
        <w:t xml:space="preserve">2004, </w:t>
      </w:r>
      <w:r w:rsidRPr="007179AF">
        <w:rPr>
          <w:b/>
        </w:rPr>
        <w:t>292</w:t>
      </w:r>
      <w:r w:rsidRPr="007179AF">
        <w:t>(12):1480-1489.</w:t>
      </w:r>
    </w:p>
    <w:p w14:paraId="766E32FE" w14:textId="77777777" w:rsidR="007179AF" w:rsidRPr="007179AF" w:rsidRDefault="007179AF" w:rsidP="007179AF">
      <w:pPr>
        <w:pStyle w:val="EndNoteBibliography"/>
        <w:spacing w:after="0"/>
        <w:ind w:left="720" w:hanging="720"/>
      </w:pPr>
      <w:r w:rsidRPr="007179AF">
        <w:t>39.</w:t>
      </w:r>
      <w:r w:rsidRPr="007179AF">
        <w:tab/>
        <w:t xml:space="preserve">Gokdemir-Yazar O, Yaprak S, Colak M, Yildirim E, Guldal D: </w:t>
      </w:r>
      <w:r w:rsidRPr="007179AF">
        <w:rPr>
          <w:b/>
        </w:rPr>
        <w:t>Family History Attributes and Risk Factors for Breast Cancer in Turkey</w:t>
      </w:r>
      <w:r w:rsidRPr="007179AF">
        <w:t xml:space="preserve">. </w:t>
      </w:r>
      <w:r w:rsidRPr="007179AF">
        <w:rPr>
          <w:i/>
        </w:rPr>
        <w:t xml:space="preserve">Asian Pac J Cancer P </w:t>
      </w:r>
      <w:r w:rsidRPr="007179AF">
        <w:t xml:space="preserve">2014, </w:t>
      </w:r>
      <w:r w:rsidRPr="007179AF">
        <w:rPr>
          <w:b/>
        </w:rPr>
        <w:t>15</w:t>
      </w:r>
      <w:r w:rsidRPr="007179AF">
        <w:t>(6):2841-2846.</w:t>
      </w:r>
    </w:p>
    <w:p w14:paraId="379D7EEE" w14:textId="77777777" w:rsidR="007179AF" w:rsidRPr="007179AF" w:rsidRDefault="007179AF" w:rsidP="007179AF">
      <w:pPr>
        <w:pStyle w:val="EndNoteBibliography"/>
        <w:ind w:left="720" w:hanging="720"/>
      </w:pPr>
      <w:r w:rsidRPr="007179AF">
        <w:t>40.</w:t>
      </w:r>
      <w:r w:rsidRPr="007179AF">
        <w:tab/>
        <w:t xml:space="preserve">Lotrean LM, Ailoaiei R, Torres GM: </w:t>
      </w:r>
      <w:r w:rsidRPr="007179AF">
        <w:rPr>
          <w:b/>
        </w:rPr>
        <w:t>Health Risk Behavior of Romanian Adults having Relatives with Cancer</w:t>
      </w:r>
      <w:r w:rsidRPr="007179AF">
        <w:t xml:space="preserve">. </w:t>
      </w:r>
      <w:r w:rsidRPr="007179AF">
        <w:rPr>
          <w:i/>
        </w:rPr>
        <w:t xml:space="preserve">Asian Pac J Cancer P </w:t>
      </w:r>
      <w:r w:rsidRPr="007179AF">
        <w:t xml:space="preserve">2013, </w:t>
      </w:r>
      <w:r w:rsidRPr="007179AF">
        <w:rPr>
          <w:b/>
        </w:rPr>
        <w:t>14</w:t>
      </w:r>
      <w:r w:rsidRPr="007179AF">
        <w:t>(11):6465-6468.</w:t>
      </w:r>
    </w:p>
    <w:p w14:paraId="310B0CF9" w14:textId="464B820A" w:rsidR="00FB2CDB" w:rsidRDefault="00FE7DD2" w:rsidP="007179AF">
      <w:pPr>
        <w:pStyle w:val="EndNoteBibliography"/>
        <w:ind w:left="720" w:hanging="720"/>
        <w:rPr>
          <w:rtl/>
          <w:lang w:bidi="fa-IR"/>
        </w:rPr>
      </w:pPr>
      <w:r>
        <w:fldChar w:fldCharType="end"/>
      </w:r>
    </w:p>
    <w:sectPr w:rsidR="00FB2C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4B56A58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27AE74E4"/>
    <w:multiLevelType w:val="hybridMultilevel"/>
    <w:tmpl w:val="B74EA124"/>
    <w:lvl w:ilvl="0" w:tplc="04090001">
      <w:start w:val="1"/>
      <w:numFmt w:val="bullet"/>
      <w:lvlText w:val=""/>
      <w:lvlJc w:val="left"/>
      <w:pPr>
        <w:ind w:left="4030" w:hanging="360"/>
      </w:pPr>
      <w:rPr>
        <w:rFonts w:ascii="Symbol" w:hAnsi="Symbol" w:hint="default"/>
      </w:rPr>
    </w:lvl>
    <w:lvl w:ilvl="1" w:tplc="04090003" w:tentative="1">
      <w:start w:val="1"/>
      <w:numFmt w:val="bullet"/>
      <w:lvlText w:val="o"/>
      <w:lvlJc w:val="left"/>
      <w:pPr>
        <w:ind w:left="4750" w:hanging="360"/>
      </w:pPr>
      <w:rPr>
        <w:rFonts w:ascii="Courier New" w:hAnsi="Courier New" w:cs="Courier New" w:hint="default"/>
      </w:rPr>
    </w:lvl>
    <w:lvl w:ilvl="2" w:tplc="04090005" w:tentative="1">
      <w:start w:val="1"/>
      <w:numFmt w:val="bullet"/>
      <w:lvlText w:val=""/>
      <w:lvlJc w:val="left"/>
      <w:pPr>
        <w:ind w:left="5470" w:hanging="360"/>
      </w:pPr>
      <w:rPr>
        <w:rFonts w:ascii="Wingdings" w:hAnsi="Wingdings" w:hint="default"/>
      </w:rPr>
    </w:lvl>
    <w:lvl w:ilvl="3" w:tplc="04090001" w:tentative="1">
      <w:start w:val="1"/>
      <w:numFmt w:val="bullet"/>
      <w:lvlText w:val=""/>
      <w:lvlJc w:val="left"/>
      <w:pPr>
        <w:ind w:left="6190" w:hanging="360"/>
      </w:pPr>
      <w:rPr>
        <w:rFonts w:ascii="Symbol" w:hAnsi="Symbol" w:hint="default"/>
      </w:rPr>
    </w:lvl>
    <w:lvl w:ilvl="4" w:tplc="04090003" w:tentative="1">
      <w:start w:val="1"/>
      <w:numFmt w:val="bullet"/>
      <w:lvlText w:val="o"/>
      <w:lvlJc w:val="left"/>
      <w:pPr>
        <w:ind w:left="6910" w:hanging="360"/>
      </w:pPr>
      <w:rPr>
        <w:rFonts w:ascii="Courier New" w:hAnsi="Courier New" w:cs="Courier New" w:hint="default"/>
      </w:rPr>
    </w:lvl>
    <w:lvl w:ilvl="5" w:tplc="04090005" w:tentative="1">
      <w:start w:val="1"/>
      <w:numFmt w:val="bullet"/>
      <w:lvlText w:val=""/>
      <w:lvlJc w:val="left"/>
      <w:pPr>
        <w:ind w:left="7630" w:hanging="360"/>
      </w:pPr>
      <w:rPr>
        <w:rFonts w:ascii="Wingdings" w:hAnsi="Wingdings" w:hint="default"/>
      </w:rPr>
    </w:lvl>
    <w:lvl w:ilvl="6" w:tplc="04090001" w:tentative="1">
      <w:start w:val="1"/>
      <w:numFmt w:val="bullet"/>
      <w:lvlText w:val=""/>
      <w:lvlJc w:val="left"/>
      <w:pPr>
        <w:ind w:left="8350" w:hanging="360"/>
      </w:pPr>
      <w:rPr>
        <w:rFonts w:ascii="Symbol" w:hAnsi="Symbol" w:hint="default"/>
      </w:rPr>
    </w:lvl>
    <w:lvl w:ilvl="7" w:tplc="04090003" w:tentative="1">
      <w:start w:val="1"/>
      <w:numFmt w:val="bullet"/>
      <w:lvlText w:val="o"/>
      <w:lvlJc w:val="left"/>
      <w:pPr>
        <w:ind w:left="9070" w:hanging="360"/>
      </w:pPr>
      <w:rPr>
        <w:rFonts w:ascii="Courier New" w:hAnsi="Courier New" w:cs="Courier New" w:hint="default"/>
      </w:rPr>
    </w:lvl>
    <w:lvl w:ilvl="8" w:tplc="04090005" w:tentative="1">
      <w:start w:val="1"/>
      <w:numFmt w:val="bullet"/>
      <w:lvlText w:val=""/>
      <w:lvlJc w:val="left"/>
      <w:pPr>
        <w:ind w:left="9790" w:hanging="360"/>
      </w:pPr>
      <w:rPr>
        <w:rFonts w:ascii="Wingdings" w:hAnsi="Wingdings" w:hint="default"/>
      </w:rPr>
    </w:lvl>
  </w:abstractNum>
  <w:abstractNum w:abstractNumId="2">
    <w:nsid w:val="4CDF5B28"/>
    <w:multiLevelType w:val="hybridMultilevel"/>
    <w:tmpl w:val="7A56C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B7476D4"/>
    <w:multiLevelType w:val="multilevel"/>
    <w:tmpl w:val="FBE648D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3"/>
  </w:num>
  <w:num w:numId="2">
    <w:abstractNumId w:val="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dsfxdvf5es9gee09r5955pd2at00r9a90x&quot;&gt;05.01.2015&lt;record-ids&gt;&lt;item&gt;3458&lt;/item&gt;&lt;item&gt;17599&lt;/item&gt;&lt;item&gt;17779&lt;/item&gt;&lt;item&gt;18143&lt;/item&gt;&lt;item&gt;18245&lt;/item&gt;&lt;item&gt;18247&lt;/item&gt;&lt;item&gt;18248&lt;/item&gt;&lt;item&gt;18249&lt;/item&gt;&lt;item&gt;18251&lt;/item&gt;&lt;item&gt;18254&lt;/item&gt;&lt;item&gt;18314&lt;/item&gt;&lt;item&gt;18317&lt;/item&gt;&lt;item&gt;18344&lt;/item&gt;&lt;item&gt;18422&lt;/item&gt;&lt;item&gt;18426&lt;/item&gt;&lt;item&gt;20261&lt;/item&gt;&lt;item&gt;20265&lt;/item&gt;&lt;item&gt;20278&lt;/item&gt;&lt;item&gt;20291&lt;/item&gt;&lt;item&gt;20387&lt;/item&gt;&lt;item&gt;20467&lt;/item&gt;&lt;item&gt;20493&lt;/item&gt;&lt;item&gt;20501&lt;/item&gt;&lt;item&gt;20624&lt;/item&gt;&lt;item&gt;20704&lt;/item&gt;&lt;item&gt;20711&lt;/item&gt;&lt;item&gt;20712&lt;/item&gt;&lt;item&gt;20713&lt;/item&gt;&lt;item&gt;20714&lt;/item&gt;&lt;item&gt;20715&lt;/item&gt;&lt;item&gt;20716&lt;/item&gt;&lt;item&gt;20718&lt;/item&gt;&lt;item&gt;20719&lt;/item&gt;&lt;item&gt;20728&lt;/item&gt;&lt;item&gt;20730&lt;/item&gt;&lt;item&gt;20734&lt;/item&gt;&lt;item&gt;20735&lt;/item&gt;&lt;item&gt;20736&lt;/item&gt;&lt;item&gt;20737&lt;/item&gt;&lt;item&gt;20738&lt;/item&gt;&lt;/record-ids&gt;&lt;/item&gt;&lt;/Libraries&gt;"/>
  </w:docVars>
  <w:rsids>
    <w:rsidRoot w:val="00EA6525"/>
    <w:rsid w:val="00000E00"/>
    <w:rsid w:val="000119A6"/>
    <w:rsid w:val="000341F1"/>
    <w:rsid w:val="00035103"/>
    <w:rsid w:val="00036733"/>
    <w:rsid w:val="000443C2"/>
    <w:rsid w:val="000476E6"/>
    <w:rsid w:val="00050D39"/>
    <w:rsid w:val="00051E3F"/>
    <w:rsid w:val="00060013"/>
    <w:rsid w:val="000627FA"/>
    <w:rsid w:val="00071D70"/>
    <w:rsid w:val="000A0DE2"/>
    <w:rsid w:val="000A3EEC"/>
    <w:rsid w:val="000B5A11"/>
    <w:rsid w:val="000C10B4"/>
    <w:rsid w:val="000C3E9D"/>
    <w:rsid w:val="000C7AB3"/>
    <w:rsid w:val="000D067D"/>
    <w:rsid w:val="000D5696"/>
    <w:rsid w:val="000E0FB4"/>
    <w:rsid w:val="000E36A3"/>
    <w:rsid w:val="000E47AF"/>
    <w:rsid w:val="000E6DE1"/>
    <w:rsid w:val="000F47FD"/>
    <w:rsid w:val="000F59AE"/>
    <w:rsid w:val="00102FDB"/>
    <w:rsid w:val="00103102"/>
    <w:rsid w:val="00104772"/>
    <w:rsid w:val="00117E14"/>
    <w:rsid w:val="001215DE"/>
    <w:rsid w:val="00121D96"/>
    <w:rsid w:val="00122BB4"/>
    <w:rsid w:val="001319FA"/>
    <w:rsid w:val="00131E8C"/>
    <w:rsid w:val="00132118"/>
    <w:rsid w:val="00132470"/>
    <w:rsid w:val="0014091F"/>
    <w:rsid w:val="00140D24"/>
    <w:rsid w:val="0014113D"/>
    <w:rsid w:val="00141E2E"/>
    <w:rsid w:val="00153665"/>
    <w:rsid w:val="001624BC"/>
    <w:rsid w:val="00167478"/>
    <w:rsid w:val="00181F35"/>
    <w:rsid w:val="00193A1A"/>
    <w:rsid w:val="001B6366"/>
    <w:rsid w:val="001C518D"/>
    <w:rsid w:val="001C5DB1"/>
    <w:rsid w:val="001D39B4"/>
    <w:rsid w:val="001D5589"/>
    <w:rsid w:val="001F4678"/>
    <w:rsid w:val="002022C7"/>
    <w:rsid w:val="00213074"/>
    <w:rsid w:val="00221FB8"/>
    <w:rsid w:val="00223709"/>
    <w:rsid w:val="0022733E"/>
    <w:rsid w:val="00230100"/>
    <w:rsid w:val="00233037"/>
    <w:rsid w:val="00234161"/>
    <w:rsid w:val="002341A2"/>
    <w:rsid w:val="00241412"/>
    <w:rsid w:val="002417EC"/>
    <w:rsid w:val="00241AEF"/>
    <w:rsid w:val="00243072"/>
    <w:rsid w:val="0024517B"/>
    <w:rsid w:val="002511E4"/>
    <w:rsid w:val="002517DE"/>
    <w:rsid w:val="00255ED7"/>
    <w:rsid w:val="0026107E"/>
    <w:rsid w:val="0026201C"/>
    <w:rsid w:val="00267ABA"/>
    <w:rsid w:val="00276787"/>
    <w:rsid w:val="0028159F"/>
    <w:rsid w:val="00293B32"/>
    <w:rsid w:val="00294784"/>
    <w:rsid w:val="002A7314"/>
    <w:rsid w:val="002B23CB"/>
    <w:rsid w:val="002B2D6E"/>
    <w:rsid w:val="002C675D"/>
    <w:rsid w:val="002D5780"/>
    <w:rsid w:val="002E0094"/>
    <w:rsid w:val="002E050B"/>
    <w:rsid w:val="002F0F01"/>
    <w:rsid w:val="00306220"/>
    <w:rsid w:val="00310904"/>
    <w:rsid w:val="00312502"/>
    <w:rsid w:val="00312991"/>
    <w:rsid w:val="00321865"/>
    <w:rsid w:val="00321F71"/>
    <w:rsid w:val="0032367B"/>
    <w:rsid w:val="00330EB6"/>
    <w:rsid w:val="00334E38"/>
    <w:rsid w:val="00336EC2"/>
    <w:rsid w:val="0034071F"/>
    <w:rsid w:val="003412FF"/>
    <w:rsid w:val="003479B3"/>
    <w:rsid w:val="0035401C"/>
    <w:rsid w:val="00355F4C"/>
    <w:rsid w:val="003562C4"/>
    <w:rsid w:val="00360767"/>
    <w:rsid w:val="00370641"/>
    <w:rsid w:val="003737DE"/>
    <w:rsid w:val="003763BE"/>
    <w:rsid w:val="00383C93"/>
    <w:rsid w:val="00384AD1"/>
    <w:rsid w:val="003A20E0"/>
    <w:rsid w:val="003A3227"/>
    <w:rsid w:val="003B2A80"/>
    <w:rsid w:val="003B444F"/>
    <w:rsid w:val="003B687F"/>
    <w:rsid w:val="003C248A"/>
    <w:rsid w:val="003C42AF"/>
    <w:rsid w:val="003C4B5C"/>
    <w:rsid w:val="003C5268"/>
    <w:rsid w:val="003D0257"/>
    <w:rsid w:val="003D2FCF"/>
    <w:rsid w:val="003D42C8"/>
    <w:rsid w:val="003E18D1"/>
    <w:rsid w:val="003F1753"/>
    <w:rsid w:val="003F27BC"/>
    <w:rsid w:val="00446773"/>
    <w:rsid w:val="0045555D"/>
    <w:rsid w:val="00456C67"/>
    <w:rsid w:val="004654DF"/>
    <w:rsid w:val="00491FD2"/>
    <w:rsid w:val="00492EDD"/>
    <w:rsid w:val="004A1346"/>
    <w:rsid w:val="004A2F53"/>
    <w:rsid w:val="004A3AB7"/>
    <w:rsid w:val="004A4B7C"/>
    <w:rsid w:val="004B22CD"/>
    <w:rsid w:val="004B4B28"/>
    <w:rsid w:val="004C38C1"/>
    <w:rsid w:val="004D1734"/>
    <w:rsid w:val="004D1B09"/>
    <w:rsid w:val="004D77A3"/>
    <w:rsid w:val="004E03F8"/>
    <w:rsid w:val="004F51BF"/>
    <w:rsid w:val="004F64A2"/>
    <w:rsid w:val="0050696C"/>
    <w:rsid w:val="00515EDF"/>
    <w:rsid w:val="00516904"/>
    <w:rsid w:val="00541027"/>
    <w:rsid w:val="00541BF3"/>
    <w:rsid w:val="00546443"/>
    <w:rsid w:val="00554CB8"/>
    <w:rsid w:val="005557F5"/>
    <w:rsid w:val="0056180E"/>
    <w:rsid w:val="00561B7D"/>
    <w:rsid w:val="00586157"/>
    <w:rsid w:val="00586348"/>
    <w:rsid w:val="0059199B"/>
    <w:rsid w:val="005A6DC8"/>
    <w:rsid w:val="005B3CD2"/>
    <w:rsid w:val="005B557D"/>
    <w:rsid w:val="005C1490"/>
    <w:rsid w:val="005C4307"/>
    <w:rsid w:val="005C699F"/>
    <w:rsid w:val="005C6C3A"/>
    <w:rsid w:val="005D2A79"/>
    <w:rsid w:val="005D7726"/>
    <w:rsid w:val="005E2FBD"/>
    <w:rsid w:val="005F0A16"/>
    <w:rsid w:val="005F0E2D"/>
    <w:rsid w:val="005F248B"/>
    <w:rsid w:val="006152C4"/>
    <w:rsid w:val="006231F0"/>
    <w:rsid w:val="00626DE1"/>
    <w:rsid w:val="00630E65"/>
    <w:rsid w:val="0063181C"/>
    <w:rsid w:val="00633436"/>
    <w:rsid w:val="006350F6"/>
    <w:rsid w:val="006379C9"/>
    <w:rsid w:val="006404BF"/>
    <w:rsid w:val="0064123B"/>
    <w:rsid w:val="0064131C"/>
    <w:rsid w:val="00644CC9"/>
    <w:rsid w:val="006548B8"/>
    <w:rsid w:val="006572E2"/>
    <w:rsid w:val="00665D7D"/>
    <w:rsid w:val="006673C0"/>
    <w:rsid w:val="00672689"/>
    <w:rsid w:val="00675F08"/>
    <w:rsid w:val="00685A41"/>
    <w:rsid w:val="006879C4"/>
    <w:rsid w:val="0069116E"/>
    <w:rsid w:val="006A7BB9"/>
    <w:rsid w:val="006B5AA6"/>
    <w:rsid w:val="006B601A"/>
    <w:rsid w:val="006B715F"/>
    <w:rsid w:val="006C494C"/>
    <w:rsid w:val="006D2D43"/>
    <w:rsid w:val="006F25F3"/>
    <w:rsid w:val="006F4D35"/>
    <w:rsid w:val="007038EA"/>
    <w:rsid w:val="00705E63"/>
    <w:rsid w:val="007179AF"/>
    <w:rsid w:val="007203DF"/>
    <w:rsid w:val="00720840"/>
    <w:rsid w:val="00727CB2"/>
    <w:rsid w:val="00734744"/>
    <w:rsid w:val="00751D69"/>
    <w:rsid w:val="00752DE8"/>
    <w:rsid w:val="00752EAD"/>
    <w:rsid w:val="00764115"/>
    <w:rsid w:val="00764A0C"/>
    <w:rsid w:val="00764DF6"/>
    <w:rsid w:val="00770F5C"/>
    <w:rsid w:val="0077798A"/>
    <w:rsid w:val="00781803"/>
    <w:rsid w:val="00790903"/>
    <w:rsid w:val="00795103"/>
    <w:rsid w:val="00796063"/>
    <w:rsid w:val="007A08DD"/>
    <w:rsid w:val="007A1FF4"/>
    <w:rsid w:val="007A5BC8"/>
    <w:rsid w:val="007C2076"/>
    <w:rsid w:val="007D0731"/>
    <w:rsid w:val="007E194C"/>
    <w:rsid w:val="007E1CF4"/>
    <w:rsid w:val="007E388D"/>
    <w:rsid w:val="007E4F56"/>
    <w:rsid w:val="007E7973"/>
    <w:rsid w:val="007F066E"/>
    <w:rsid w:val="00806FDC"/>
    <w:rsid w:val="0081182F"/>
    <w:rsid w:val="008135C9"/>
    <w:rsid w:val="00813DAF"/>
    <w:rsid w:val="00816261"/>
    <w:rsid w:val="00824EB7"/>
    <w:rsid w:val="00830D44"/>
    <w:rsid w:val="00830EC7"/>
    <w:rsid w:val="008526F4"/>
    <w:rsid w:val="0087309E"/>
    <w:rsid w:val="00873728"/>
    <w:rsid w:val="00873ACA"/>
    <w:rsid w:val="00875F90"/>
    <w:rsid w:val="00880C28"/>
    <w:rsid w:val="00881BAC"/>
    <w:rsid w:val="00885835"/>
    <w:rsid w:val="008A3E5F"/>
    <w:rsid w:val="008A54F7"/>
    <w:rsid w:val="008A7011"/>
    <w:rsid w:val="008C1F62"/>
    <w:rsid w:val="008C5B99"/>
    <w:rsid w:val="008D7008"/>
    <w:rsid w:val="008E650A"/>
    <w:rsid w:val="008F0A1E"/>
    <w:rsid w:val="008F4025"/>
    <w:rsid w:val="00903165"/>
    <w:rsid w:val="00906960"/>
    <w:rsid w:val="00917B9F"/>
    <w:rsid w:val="009208AA"/>
    <w:rsid w:val="00922E63"/>
    <w:rsid w:val="00930A94"/>
    <w:rsid w:val="00935653"/>
    <w:rsid w:val="00937708"/>
    <w:rsid w:val="00940E7B"/>
    <w:rsid w:val="00947DCE"/>
    <w:rsid w:val="00952F10"/>
    <w:rsid w:val="00961953"/>
    <w:rsid w:val="00965F6F"/>
    <w:rsid w:val="00967D2D"/>
    <w:rsid w:val="00972B93"/>
    <w:rsid w:val="009739CD"/>
    <w:rsid w:val="00974632"/>
    <w:rsid w:val="00974D3E"/>
    <w:rsid w:val="00981A12"/>
    <w:rsid w:val="00987200"/>
    <w:rsid w:val="009A0CFD"/>
    <w:rsid w:val="009A7C6C"/>
    <w:rsid w:val="009B7109"/>
    <w:rsid w:val="009C0FA8"/>
    <w:rsid w:val="009C4EE1"/>
    <w:rsid w:val="009D3CCD"/>
    <w:rsid w:val="009F51DC"/>
    <w:rsid w:val="009F632C"/>
    <w:rsid w:val="00A0046D"/>
    <w:rsid w:val="00A01CCF"/>
    <w:rsid w:val="00A02FBE"/>
    <w:rsid w:val="00A04544"/>
    <w:rsid w:val="00A11DCC"/>
    <w:rsid w:val="00A1418F"/>
    <w:rsid w:val="00A16CA9"/>
    <w:rsid w:val="00A25A61"/>
    <w:rsid w:val="00A3524E"/>
    <w:rsid w:val="00A37AFB"/>
    <w:rsid w:val="00A50D7D"/>
    <w:rsid w:val="00A52568"/>
    <w:rsid w:val="00A539F3"/>
    <w:rsid w:val="00A55BFA"/>
    <w:rsid w:val="00A61FD4"/>
    <w:rsid w:val="00A65B47"/>
    <w:rsid w:val="00A665F0"/>
    <w:rsid w:val="00A7539A"/>
    <w:rsid w:val="00A85581"/>
    <w:rsid w:val="00A874D7"/>
    <w:rsid w:val="00AA2584"/>
    <w:rsid w:val="00AA3BCD"/>
    <w:rsid w:val="00AB02E9"/>
    <w:rsid w:val="00AB4F82"/>
    <w:rsid w:val="00AC0273"/>
    <w:rsid w:val="00AC3474"/>
    <w:rsid w:val="00AC46F9"/>
    <w:rsid w:val="00AC4CEB"/>
    <w:rsid w:val="00AD143C"/>
    <w:rsid w:val="00AE2C9D"/>
    <w:rsid w:val="00AF2225"/>
    <w:rsid w:val="00AF7239"/>
    <w:rsid w:val="00B04941"/>
    <w:rsid w:val="00B04AB8"/>
    <w:rsid w:val="00B074F5"/>
    <w:rsid w:val="00B105E3"/>
    <w:rsid w:val="00B32E7E"/>
    <w:rsid w:val="00B348F7"/>
    <w:rsid w:val="00B42921"/>
    <w:rsid w:val="00B51B6D"/>
    <w:rsid w:val="00B56B68"/>
    <w:rsid w:val="00B71643"/>
    <w:rsid w:val="00B77959"/>
    <w:rsid w:val="00B80F16"/>
    <w:rsid w:val="00B83E97"/>
    <w:rsid w:val="00B856BB"/>
    <w:rsid w:val="00B92CA8"/>
    <w:rsid w:val="00B97330"/>
    <w:rsid w:val="00BA58E8"/>
    <w:rsid w:val="00BB3D4F"/>
    <w:rsid w:val="00BB702A"/>
    <w:rsid w:val="00BC2B38"/>
    <w:rsid w:val="00BD7A5B"/>
    <w:rsid w:val="00BE0D66"/>
    <w:rsid w:val="00BE199F"/>
    <w:rsid w:val="00BE322B"/>
    <w:rsid w:val="00BF0A0D"/>
    <w:rsid w:val="00BF41A2"/>
    <w:rsid w:val="00BF71DB"/>
    <w:rsid w:val="00C10CDD"/>
    <w:rsid w:val="00C2346E"/>
    <w:rsid w:val="00C316F9"/>
    <w:rsid w:val="00C31B71"/>
    <w:rsid w:val="00C34FE6"/>
    <w:rsid w:val="00C40FB2"/>
    <w:rsid w:val="00C536FD"/>
    <w:rsid w:val="00C55F3A"/>
    <w:rsid w:val="00C623C2"/>
    <w:rsid w:val="00C64439"/>
    <w:rsid w:val="00C77710"/>
    <w:rsid w:val="00C82DB1"/>
    <w:rsid w:val="00C85611"/>
    <w:rsid w:val="00C86EE0"/>
    <w:rsid w:val="00C87FA8"/>
    <w:rsid w:val="00C975AA"/>
    <w:rsid w:val="00CC1DAC"/>
    <w:rsid w:val="00CF4587"/>
    <w:rsid w:val="00CF7B44"/>
    <w:rsid w:val="00D025D9"/>
    <w:rsid w:val="00D0373C"/>
    <w:rsid w:val="00D12C5D"/>
    <w:rsid w:val="00D142F8"/>
    <w:rsid w:val="00D17A7F"/>
    <w:rsid w:val="00D236A4"/>
    <w:rsid w:val="00D25EC1"/>
    <w:rsid w:val="00D27A49"/>
    <w:rsid w:val="00D44E96"/>
    <w:rsid w:val="00D45FA5"/>
    <w:rsid w:val="00D4705A"/>
    <w:rsid w:val="00D52113"/>
    <w:rsid w:val="00D545EC"/>
    <w:rsid w:val="00D6238F"/>
    <w:rsid w:val="00D63D6D"/>
    <w:rsid w:val="00D64E24"/>
    <w:rsid w:val="00D66C33"/>
    <w:rsid w:val="00D71FF8"/>
    <w:rsid w:val="00D841EA"/>
    <w:rsid w:val="00D843D3"/>
    <w:rsid w:val="00D90058"/>
    <w:rsid w:val="00D91B67"/>
    <w:rsid w:val="00D969CA"/>
    <w:rsid w:val="00DB1E54"/>
    <w:rsid w:val="00DB64FC"/>
    <w:rsid w:val="00DC0D4E"/>
    <w:rsid w:val="00DC177C"/>
    <w:rsid w:val="00DC1DA7"/>
    <w:rsid w:val="00DC500F"/>
    <w:rsid w:val="00DD2B25"/>
    <w:rsid w:val="00DD70E3"/>
    <w:rsid w:val="00DD7C21"/>
    <w:rsid w:val="00DE1B6E"/>
    <w:rsid w:val="00DF0EB4"/>
    <w:rsid w:val="00E010BD"/>
    <w:rsid w:val="00E016C2"/>
    <w:rsid w:val="00E02D21"/>
    <w:rsid w:val="00E10519"/>
    <w:rsid w:val="00E2611E"/>
    <w:rsid w:val="00E314A0"/>
    <w:rsid w:val="00E32B03"/>
    <w:rsid w:val="00E34200"/>
    <w:rsid w:val="00E36952"/>
    <w:rsid w:val="00E36FED"/>
    <w:rsid w:val="00E42224"/>
    <w:rsid w:val="00E45067"/>
    <w:rsid w:val="00E52C39"/>
    <w:rsid w:val="00E5638D"/>
    <w:rsid w:val="00E6669C"/>
    <w:rsid w:val="00E66E9F"/>
    <w:rsid w:val="00E67589"/>
    <w:rsid w:val="00E746BD"/>
    <w:rsid w:val="00E86091"/>
    <w:rsid w:val="00E87925"/>
    <w:rsid w:val="00E900F3"/>
    <w:rsid w:val="00E92CC8"/>
    <w:rsid w:val="00E95AF6"/>
    <w:rsid w:val="00E9705D"/>
    <w:rsid w:val="00EA2794"/>
    <w:rsid w:val="00EA36C9"/>
    <w:rsid w:val="00EA6168"/>
    <w:rsid w:val="00EA6525"/>
    <w:rsid w:val="00EA70C2"/>
    <w:rsid w:val="00EB051D"/>
    <w:rsid w:val="00EB5FF0"/>
    <w:rsid w:val="00EC1173"/>
    <w:rsid w:val="00EC4998"/>
    <w:rsid w:val="00ED08CC"/>
    <w:rsid w:val="00ED10F0"/>
    <w:rsid w:val="00F06F72"/>
    <w:rsid w:val="00F37B30"/>
    <w:rsid w:val="00F37BD1"/>
    <w:rsid w:val="00F46A14"/>
    <w:rsid w:val="00F47154"/>
    <w:rsid w:val="00F52E32"/>
    <w:rsid w:val="00F54511"/>
    <w:rsid w:val="00F65E76"/>
    <w:rsid w:val="00F81093"/>
    <w:rsid w:val="00F82560"/>
    <w:rsid w:val="00F86236"/>
    <w:rsid w:val="00F86A77"/>
    <w:rsid w:val="00F90085"/>
    <w:rsid w:val="00F90726"/>
    <w:rsid w:val="00F95E78"/>
    <w:rsid w:val="00F962FC"/>
    <w:rsid w:val="00FA48A9"/>
    <w:rsid w:val="00FB2CDB"/>
    <w:rsid w:val="00FC0482"/>
    <w:rsid w:val="00FC46A0"/>
    <w:rsid w:val="00FE4233"/>
    <w:rsid w:val="00FE7DD2"/>
    <w:rsid w:val="00FF47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B139B"/>
  <w15:chartTrackingRefBased/>
  <w15:docId w15:val="{4050A95F-9363-4677-A792-ABFB18AF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F10"/>
    <w:pPr>
      <w:spacing w:after="12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D25EC1"/>
    <w:pPr>
      <w:keepNext/>
      <w:keepLines/>
      <w:numPr>
        <w:numId w:val="1"/>
      </w:numPr>
      <w:spacing w:before="240" w:after="0"/>
      <w:outlineLvl w:val="0"/>
    </w:pPr>
    <w:rPr>
      <w:rFonts w:asciiTheme="majorBidi" w:eastAsiaTheme="majorEastAsia" w:hAnsiTheme="majorBidi" w:cstheme="majorBidi"/>
      <w:b/>
      <w:szCs w:val="32"/>
    </w:rPr>
  </w:style>
  <w:style w:type="paragraph" w:styleId="Heading2">
    <w:name w:val="heading 2"/>
    <w:basedOn w:val="Normal"/>
    <w:next w:val="Normal"/>
    <w:link w:val="Heading2Char"/>
    <w:autoRedefine/>
    <w:uiPriority w:val="9"/>
    <w:unhideWhenUsed/>
    <w:qFormat/>
    <w:rsid w:val="00D025D9"/>
    <w:pPr>
      <w:keepNext/>
      <w:keepLines/>
      <w:numPr>
        <w:ilvl w:val="1"/>
        <w:numId w:val="1"/>
      </w:numPr>
      <w:spacing w:before="12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semiHidden/>
    <w:unhideWhenUsed/>
    <w:qFormat/>
    <w:rsid w:val="006B715F"/>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B715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B715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B715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B715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B715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715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EC1"/>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D025D9"/>
    <w:rPr>
      <w:rFonts w:asciiTheme="majorBidi" w:eastAsiaTheme="majorEastAsia" w:hAnsiTheme="majorBidi" w:cstheme="majorBidi"/>
      <w:b/>
      <w:sz w:val="24"/>
      <w:szCs w:val="26"/>
    </w:rPr>
  </w:style>
  <w:style w:type="paragraph" w:styleId="Caption">
    <w:name w:val="caption"/>
    <w:basedOn w:val="Normal"/>
    <w:next w:val="Normal"/>
    <w:autoRedefine/>
    <w:uiPriority w:val="35"/>
    <w:unhideWhenUsed/>
    <w:qFormat/>
    <w:rsid w:val="00952F10"/>
    <w:pPr>
      <w:keepNext/>
      <w:spacing w:after="0" w:line="240" w:lineRule="auto"/>
      <w:jc w:val="both"/>
    </w:pPr>
    <w:rPr>
      <w:b/>
      <w:iCs/>
      <w:szCs w:val="18"/>
    </w:rPr>
  </w:style>
  <w:style w:type="table" w:styleId="PlainTable2">
    <w:name w:val="Plain Table 2"/>
    <w:basedOn w:val="TableNormal"/>
    <w:uiPriority w:val="42"/>
    <w:rsid w:val="008A54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FE7DD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7DD2"/>
    <w:rPr>
      <w:rFonts w:ascii="Times New Roman" w:hAnsi="Times New Roman" w:cs="Times New Roman"/>
      <w:noProof/>
      <w:sz w:val="24"/>
    </w:rPr>
  </w:style>
  <w:style w:type="paragraph" w:customStyle="1" w:styleId="EndNoteBibliography">
    <w:name w:val="EndNote Bibliography"/>
    <w:basedOn w:val="Normal"/>
    <w:link w:val="EndNoteBibliographyChar"/>
    <w:rsid w:val="00FE7DD2"/>
    <w:pPr>
      <w:spacing w:line="240" w:lineRule="auto"/>
    </w:pPr>
    <w:rPr>
      <w:rFonts w:cs="Times New Roman"/>
      <w:noProof/>
    </w:rPr>
  </w:style>
  <w:style w:type="character" w:customStyle="1" w:styleId="EndNoteBibliographyChar">
    <w:name w:val="EndNote Bibliography Char"/>
    <w:basedOn w:val="DefaultParagraphFont"/>
    <w:link w:val="EndNoteBibliography"/>
    <w:rsid w:val="00FE7DD2"/>
    <w:rPr>
      <w:rFonts w:ascii="Times New Roman" w:hAnsi="Times New Roman" w:cs="Times New Roman"/>
      <w:noProof/>
      <w:sz w:val="24"/>
    </w:rPr>
  </w:style>
  <w:style w:type="paragraph" w:styleId="NoSpacing">
    <w:name w:val="No Spacing"/>
    <w:uiPriority w:val="1"/>
    <w:qFormat/>
    <w:rsid w:val="004A3AB7"/>
    <w:pPr>
      <w:spacing w:after="0" w:line="240" w:lineRule="auto"/>
    </w:pPr>
    <w:rPr>
      <w:rFonts w:ascii="Times New Roman" w:hAnsi="Times New Roman"/>
      <w:sz w:val="16"/>
      <w:szCs w:val="14"/>
    </w:rPr>
  </w:style>
  <w:style w:type="character" w:styleId="Hyperlink">
    <w:name w:val="Hyperlink"/>
    <w:basedOn w:val="DefaultParagraphFont"/>
    <w:uiPriority w:val="99"/>
    <w:unhideWhenUsed/>
    <w:rsid w:val="004A3AB7"/>
    <w:rPr>
      <w:color w:val="0563C1" w:themeColor="hyperlink"/>
      <w:u w:val="single"/>
    </w:rPr>
  </w:style>
  <w:style w:type="character" w:customStyle="1" w:styleId="Heading3Char">
    <w:name w:val="Heading 3 Char"/>
    <w:basedOn w:val="DefaultParagraphFont"/>
    <w:link w:val="Heading3"/>
    <w:uiPriority w:val="9"/>
    <w:semiHidden/>
    <w:rsid w:val="006B715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B715F"/>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B715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B715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B715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B71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715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A0046D"/>
    <w:pPr>
      <w:ind w:left="720"/>
      <w:contextualSpacing/>
    </w:pPr>
  </w:style>
  <w:style w:type="character" w:styleId="CommentReference">
    <w:name w:val="annotation reference"/>
    <w:basedOn w:val="DefaultParagraphFont"/>
    <w:uiPriority w:val="99"/>
    <w:semiHidden/>
    <w:unhideWhenUsed/>
    <w:rsid w:val="008135C9"/>
    <w:rPr>
      <w:sz w:val="16"/>
      <w:szCs w:val="16"/>
    </w:rPr>
  </w:style>
  <w:style w:type="paragraph" w:styleId="CommentText">
    <w:name w:val="annotation text"/>
    <w:basedOn w:val="Normal"/>
    <w:link w:val="CommentTextChar"/>
    <w:uiPriority w:val="99"/>
    <w:semiHidden/>
    <w:unhideWhenUsed/>
    <w:rsid w:val="008135C9"/>
    <w:pPr>
      <w:spacing w:line="240" w:lineRule="auto"/>
    </w:pPr>
    <w:rPr>
      <w:sz w:val="20"/>
      <w:szCs w:val="20"/>
    </w:rPr>
  </w:style>
  <w:style w:type="character" w:customStyle="1" w:styleId="CommentTextChar">
    <w:name w:val="Comment Text Char"/>
    <w:basedOn w:val="DefaultParagraphFont"/>
    <w:link w:val="CommentText"/>
    <w:uiPriority w:val="99"/>
    <w:semiHidden/>
    <w:rsid w:val="008135C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135C9"/>
    <w:rPr>
      <w:b/>
      <w:bCs/>
    </w:rPr>
  </w:style>
  <w:style w:type="character" w:customStyle="1" w:styleId="CommentSubjectChar">
    <w:name w:val="Comment Subject Char"/>
    <w:basedOn w:val="CommentTextChar"/>
    <w:link w:val="CommentSubject"/>
    <w:uiPriority w:val="99"/>
    <w:semiHidden/>
    <w:rsid w:val="008135C9"/>
    <w:rPr>
      <w:rFonts w:ascii="Times New Roman" w:hAnsi="Times New Roman"/>
      <w:b/>
      <w:bCs/>
      <w:sz w:val="20"/>
      <w:szCs w:val="20"/>
    </w:rPr>
  </w:style>
  <w:style w:type="paragraph" w:styleId="BalloonText">
    <w:name w:val="Balloon Text"/>
    <w:basedOn w:val="Normal"/>
    <w:link w:val="BalloonTextChar"/>
    <w:uiPriority w:val="99"/>
    <w:semiHidden/>
    <w:unhideWhenUsed/>
    <w:rsid w:val="0081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5C9"/>
    <w:rPr>
      <w:rFonts w:ascii="Segoe UI" w:hAnsi="Segoe UI" w:cs="Segoe UI"/>
      <w:sz w:val="18"/>
      <w:szCs w:val="18"/>
    </w:rPr>
  </w:style>
  <w:style w:type="paragraph" w:styleId="Revision">
    <w:name w:val="Revision"/>
    <w:hidden/>
    <w:uiPriority w:val="99"/>
    <w:semiHidden/>
    <w:rsid w:val="00E314A0"/>
    <w:pPr>
      <w:spacing w:after="0" w:line="240" w:lineRule="auto"/>
    </w:pPr>
    <w:rPr>
      <w:rFonts w:ascii="Times New Roman" w:hAnsi="Times New Roman"/>
      <w:sz w:val="24"/>
    </w:rPr>
  </w:style>
  <w:style w:type="paragraph" w:styleId="ListBullet">
    <w:name w:val="List Bullet"/>
    <w:basedOn w:val="Normal"/>
    <w:uiPriority w:val="99"/>
    <w:unhideWhenUsed/>
    <w:rsid w:val="000A0DE2"/>
    <w:pPr>
      <w:numPr>
        <w:numId w:val="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9394002">
      <w:bodyDiv w:val="1"/>
      <w:marLeft w:val="0"/>
      <w:marRight w:val="0"/>
      <w:marTop w:val="0"/>
      <w:marBottom w:val="0"/>
      <w:divBdr>
        <w:top w:val="none" w:sz="0" w:space="0" w:color="auto"/>
        <w:left w:val="none" w:sz="0" w:space="0" w:color="auto"/>
        <w:bottom w:val="none" w:sz="0" w:space="0" w:color="auto"/>
        <w:right w:val="none" w:sz="0" w:space="0" w:color="auto"/>
      </w:divBdr>
    </w:div>
    <w:div w:id="546064627">
      <w:bodyDiv w:val="1"/>
      <w:marLeft w:val="0"/>
      <w:marRight w:val="0"/>
      <w:marTop w:val="0"/>
      <w:marBottom w:val="0"/>
      <w:divBdr>
        <w:top w:val="none" w:sz="0" w:space="0" w:color="auto"/>
        <w:left w:val="none" w:sz="0" w:space="0" w:color="auto"/>
        <w:bottom w:val="none" w:sz="0" w:space="0" w:color="auto"/>
        <w:right w:val="none" w:sz="0" w:space="0" w:color="auto"/>
      </w:divBdr>
    </w:div>
    <w:div w:id="1837107505">
      <w:bodyDiv w:val="1"/>
      <w:marLeft w:val="0"/>
      <w:marRight w:val="0"/>
      <w:marTop w:val="0"/>
      <w:marBottom w:val="0"/>
      <w:divBdr>
        <w:top w:val="none" w:sz="0" w:space="0" w:color="auto"/>
        <w:left w:val="none" w:sz="0" w:space="0" w:color="auto"/>
        <w:bottom w:val="none" w:sz="0" w:space="0" w:color="auto"/>
        <w:right w:val="none" w:sz="0" w:space="0" w:color="auto"/>
      </w:divBdr>
    </w:div>
    <w:div w:id="2116247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maastrichtuniversity.nl/web/file?uuid=b994bc0b-bf89-477c-af47-125cfbea4666&amp;owner=5113a977-24b4-40c8-96e3-4b38cf5e99f5;" TargetMode="External"/><Relationship Id="rId3" Type="http://schemas.openxmlformats.org/officeDocument/2006/relationships/styles" Target="styles.xml"/><Relationship Id="rId7" Type="http://schemas.openxmlformats.org/officeDocument/2006/relationships/hyperlink" Target="mailto:hazreen@ummc.edu.my" TargetMode="External"/><Relationship Id="rId12" Type="http://schemas.openxmlformats.org/officeDocument/2006/relationships/hyperlink" Target="http://www.statistics.gov.my/portal/index.php?option=com_content&amp;view=article&amp;id=1492&amp;Itemid=99&amp;lang=e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reza@um.edu.my" TargetMode="External"/><Relationship Id="rId11" Type="http://schemas.openxmlformats.org/officeDocument/2006/relationships/hyperlink" Target="http://www.who.int/mediacentre/factsheets/fs297/en/"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lobocan.iarc.fr/Pages/fact_sheets_population.aspx" TargetMode="External"/><Relationship Id="rId4" Type="http://schemas.openxmlformats.org/officeDocument/2006/relationships/settings" Target="settings.xml"/><Relationship Id="rId9" Type="http://schemas.openxmlformats.org/officeDocument/2006/relationships/hyperlink" Target="http://www.who.int/mediacentre/factsheets/fs297/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285B-616C-4324-946B-F35218714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Pages>
  <Words>10199</Words>
  <Characters>58140</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8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miri</dc:creator>
  <cp:keywords/>
  <dc:description/>
  <cp:lastModifiedBy>Reza Amiri</cp:lastModifiedBy>
  <cp:revision>53</cp:revision>
  <dcterms:created xsi:type="dcterms:W3CDTF">2015-03-13T01:50:00Z</dcterms:created>
  <dcterms:modified xsi:type="dcterms:W3CDTF">2015-03-16T01:27:00Z</dcterms:modified>
</cp:coreProperties>
</file>